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4A59C1E0" w:rsidR="001A3B3D" w:rsidRPr="00C21C91" w:rsidRDefault="00BD670B" w:rsidP="00447BB9">
      <w:pPr>
        <w:pStyle w:val="Author"/>
        <w:spacing w:before="100" w:beforeAutospacing="1"/>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911E1D">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C21C91" w:rsidRDefault="00A66829" w:rsidP="00A66829">
      <w:pPr>
        <w:rPr>
          <w:color w:val="000000" w:themeColor="text1"/>
        </w:rPr>
        <w:sectPr w:rsidR="00A66829" w:rsidRPr="00C21C91" w:rsidSect="003B4E04">
          <w:type w:val="continuous"/>
          <w:pgSz w:w="11906" w:h="16838" w:code="9"/>
          <w:pgMar w:top="450" w:right="893" w:bottom="1440" w:left="893" w:header="720" w:footer="720" w:gutter="0"/>
          <w:cols w:num="3" w:space="720"/>
          <w:docGrid w:linePitch="360"/>
        </w:sectPr>
      </w:pPr>
      <w:r w:rsidRPr="00C21C91">
        <w:rPr>
          <w:color w:val="000000" w:themeColor="text1"/>
        </w:rPr>
        <w:br w:type="column"/>
      </w:r>
    </w:p>
    <w:p w14:paraId="55D91D3E" w14:textId="7763EB0A" w:rsidR="00EB72CF" w:rsidRPr="00834035" w:rsidRDefault="00A66829" w:rsidP="00EB72CF">
      <w:pPr>
        <w:pStyle w:val="Abstract"/>
        <w:rPr>
          <w:color w:val="000000" w:themeColor="text1"/>
        </w:rPr>
      </w:pPr>
      <w:r w:rsidRPr="00834035">
        <w:rPr>
          <w:i/>
          <w:iCs/>
          <w:color w:val="000000" w:themeColor="text1"/>
        </w:rPr>
        <w:t>Abstract</w:t>
      </w:r>
      <w:r w:rsidR="00F23E70" w:rsidRPr="00834035">
        <w:rPr>
          <w:i/>
          <w:iCs/>
          <w:color w:val="000000" w:themeColor="text1"/>
        </w:rPr>
        <w:t xml:space="preserve"> </w:t>
      </w:r>
      <w:r w:rsidR="00F23E70" w:rsidRPr="00834035">
        <w:rPr>
          <w:color w:val="000000" w:themeColor="text1"/>
        </w:rPr>
        <w:t>— There</w:t>
      </w:r>
      <w:r w:rsidR="00EB72CF" w:rsidRPr="00834035">
        <w:rPr>
          <w:color w:val="000000" w:themeColor="text1"/>
        </w:rPr>
        <w:t xml:space="preserve"> are several publications on the application of predictive analytics in Supply Chain Management (SCM). However, most of them are limited to </w:t>
      </w:r>
      <w:proofErr w:type="spellStart"/>
      <w:r w:rsidR="00EB72CF" w:rsidRPr="00834035">
        <w:rPr>
          <w:color w:val="000000" w:themeColor="text1"/>
        </w:rPr>
        <w:t>specialised</w:t>
      </w:r>
      <w:proofErr w:type="spellEnd"/>
      <w:r w:rsidR="00EB72CF" w:rsidRPr="00834035">
        <w:rPr>
          <w:color w:val="000000" w:themeColor="text1"/>
        </w:rPr>
        <w:t xml:space="preserve"> supply chain management tasks, such as Logistics, Transportation, Demand prediction, Demand management, Inventory management or other pure research elements. Today, the primary focus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w:t>
      </w:r>
      <w:r w:rsidR="00F436C4">
        <w:rPr>
          <w:color w:val="000000" w:themeColor="text1"/>
        </w:rPr>
        <w:t xml:space="preserve"> </w:t>
      </w:r>
      <w:r w:rsidR="00EB72CF" w:rsidRPr="00834035">
        <w:rPr>
          <w:color w:val="000000" w:themeColor="text1"/>
        </w:rPr>
        <w:t xml:space="preserve">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D02A527" w14:textId="60BBC742" w:rsidR="00A66829" w:rsidRPr="00834035" w:rsidRDefault="00A66829" w:rsidP="00D90999">
      <w:pPr>
        <w:jc w:val="left"/>
        <w:rPr>
          <w:rFonts w:eastAsia="Times New Roman"/>
          <w:b/>
          <w:bCs/>
          <w:sz w:val="18"/>
          <w:szCs w:val="18"/>
          <w:lang w:eastAsia="en-GB"/>
        </w:rPr>
      </w:pPr>
      <w:r w:rsidRPr="00834035">
        <w:rPr>
          <w:b/>
          <w:bCs/>
          <w:i/>
          <w:iCs/>
          <w:color w:val="000000" w:themeColor="text1"/>
          <w:sz w:val="18"/>
          <w:szCs w:val="18"/>
        </w:rPr>
        <w:t>Keywords</w:t>
      </w:r>
      <w:r w:rsidR="00D90999" w:rsidRPr="00834035">
        <w:rPr>
          <w:b/>
          <w:bCs/>
          <w:i/>
          <w:iCs/>
          <w:color w:val="000000" w:themeColor="text1"/>
          <w:sz w:val="18"/>
          <w:szCs w:val="18"/>
        </w:rPr>
        <w:t xml:space="preserve"> </w:t>
      </w:r>
      <w:r w:rsidRPr="00834035">
        <w:rPr>
          <w:b/>
          <w:bCs/>
          <w:color w:val="000000" w:themeColor="text1"/>
          <w:sz w:val="18"/>
          <w:szCs w:val="18"/>
        </w:rPr>
        <w:t>—</w:t>
      </w:r>
      <w:r w:rsidR="00D90999" w:rsidRPr="00834035">
        <w:rPr>
          <w:b/>
          <w:bCs/>
          <w:color w:val="000000" w:themeColor="text1"/>
          <w:sz w:val="18"/>
          <w:szCs w:val="18"/>
        </w:rPr>
        <w:t xml:space="preserve"> </w:t>
      </w:r>
      <w:r w:rsidRPr="00834035">
        <w:rPr>
          <w:b/>
          <w:bCs/>
          <w:color w:val="000000" w:themeColor="text1"/>
          <w:sz w:val="18"/>
          <w:szCs w:val="18"/>
        </w:rPr>
        <w:t>Supply chain management</w:t>
      </w:r>
      <w:r w:rsidR="00A04272" w:rsidRPr="00834035">
        <w:rPr>
          <w:b/>
          <w:bCs/>
          <w:color w:val="000000" w:themeColor="text1"/>
          <w:sz w:val="18"/>
          <w:szCs w:val="18"/>
        </w:rPr>
        <w:t>,</w:t>
      </w:r>
      <w:r w:rsidRPr="00834035">
        <w:rPr>
          <w:b/>
          <w:bCs/>
          <w:color w:val="000000" w:themeColor="text1"/>
          <w:sz w:val="18"/>
          <w:szCs w:val="18"/>
        </w:rPr>
        <w:t xml:space="preserve"> Forecasting</w:t>
      </w:r>
      <w:r w:rsidR="00A04272" w:rsidRPr="00834035">
        <w:rPr>
          <w:b/>
          <w:bCs/>
          <w:color w:val="000000" w:themeColor="text1"/>
          <w:sz w:val="18"/>
          <w:szCs w:val="18"/>
        </w:rPr>
        <w:t xml:space="preserve">, </w:t>
      </w:r>
      <w:r w:rsidRPr="00834035">
        <w:rPr>
          <w:b/>
          <w:bCs/>
          <w:color w:val="000000" w:themeColor="text1"/>
          <w:sz w:val="18"/>
          <w:szCs w:val="18"/>
        </w:rPr>
        <w:t>Neural networks</w:t>
      </w:r>
      <w:r w:rsidR="00F23E70" w:rsidRPr="00834035">
        <w:rPr>
          <w:b/>
          <w:bCs/>
          <w:color w:val="000000" w:themeColor="text1"/>
          <w:sz w:val="18"/>
          <w:szCs w:val="18"/>
        </w:rPr>
        <w:t>,</w:t>
      </w:r>
      <w:r w:rsidR="00D90999" w:rsidRPr="00834035">
        <w:rPr>
          <w:b/>
          <w:bCs/>
          <w:color w:val="000000" w:themeColor="text1"/>
          <w:sz w:val="18"/>
          <w:szCs w:val="18"/>
        </w:rPr>
        <w:t xml:space="preserve"> </w:t>
      </w:r>
      <w:r w:rsidR="00D90999" w:rsidRPr="00834035">
        <w:rPr>
          <w:rFonts w:eastAsia="Times New Roman"/>
          <w:b/>
          <w:bCs/>
          <w:sz w:val="18"/>
          <w:szCs w:val="18"/>
          <w:lang w:eastAsia="en-GB"/>
        </w:rPr>
        <w:t xml:space="preserve">Big Data Analytics (BDA), Predictive Analytics, </w:t>
      </w:r>
      <w:r w:rsidRPr="00834035">
        <w:rPr>
          <w:b/>
          <w:bCs/>
          <w:color w:val="000000" w:themeColor="text1"/>
          <w:sz w:val="18"/>
          <w:szCs w:val="18"/>
        </w:rPr>
        <w:t>Machine learning</w:t>
      </w:r>
      <w:r w:rsidR="00F23E70" w:rsidRPr="00834035">
        <w:rPr>
          <w:b/>
          <w:bCs/>
          <w:color w:val="000000" w:themeColor="text1"/>
          <w:sz w:val="18"/>
          <w:szCs w:val="18"/>
        </w:rPr>
        <w:t>,</w:t>
      </w:r>
      <w:r w:rsidRPr="00834035">
        <w:rPr>
          <w:b/>
          <w:bCs/>
          <w:color w:val="000000" w:themeColor="text1"/>
          <w:sz w:val="18"/>
          <w:szCs w:val="18"/>
        </w:rPr>
        <w:t xml:space="preserve"> RNN, Random Forest, </w:t>
      </w:r>
      <w:r w:rsidR="00EB72CF" w:rsidRPr="00834035">
        <w:rPr>
          <w:b/>
          <w:bCs/>
          <w:color w:val="000000" w:themeColor="text1"/>
          <w:sz w:val="18"/>
          <w:szCs w:val="18"/>
        </w:rPr>
        <w:t xml:space="preserve">Kubernetes, </w:t>
      </w:r>
      <w:r w:rsidR="00A04272" w:rsidRPr="00834035">
        <w:rPr>
          <w:b/>
          <w:bCs/>
          <w:color w:val="000000" w:themeColor="text1"/>
          <w:sz w:val="18"/>
          <w:szCs w:val="18"/>
        </w:rPr>
        <w:t xml:space="preserve">cloud, Dashboard, </w:t>
      </w:r>
      <w:r w:rsidR="00EB72CF" w:rsidRPr="00834035">
        <w:rPr>
          <w:b/>
          <w:bCs/>
          <w:color w:val="000000" w:themeColor="text1"/>
          <w:sz w:val="18"/>
          <w:szCs w:val="18"/>
        </w:rPr>
        <w:t xml:space="preserve">Docker, </w:t>
      </w:r>
      <w:r w:rsidR="00F23E70" w:rsidRPr="00834035">
        <w:rPr>
          <w:b/>
          <w:bCs/>
          <w:color w:val="000000" w:themeColor="text1"/>
          <w:sz w:val="18"/>
          <w:szCs w:val="18"/>
        </w:rPr>
        <w:t>Mongo DB</w:t>
      </w:r>
    </w:p>
    <w:p w14:paraId="1986C8A0" w14:textId="7B611BBC" w:rsidR="00A66829" w:rsidRPr="00C21C91" w:rsidRDefault="00A66829" w:rsidP="00A66829">
      <w:pPr>
        <w:pStyle w:val="Heading1"/>
        <w:rPr>
          <w:color w:val="000000" w:themeColor="text1"/>
        </w:rPr>
      </w:pPr>
      <w:bookmarkStart w:id="0" w:name="OLE_LINK1"/>
      <w:r w:rsidRPr="00C21C91">
        <w:rPr>
          <w:color w:val="000000" w:themeColor="text1"/>
        </w:rPr>
        <w:t xml:space="preserve">Introduction </w:t>
      </w:r>
    </w:p>
    <w:p w14:paraId="232F0AAD" w14:textId="1FEE2815" w:rsidR="00A66829" w:rsidRPr="00C21C91" w:rsidRDefault="00A66829" w:rsidP="00606E26">
      <w:pPr>
        <w:pStyle w:val="BodyText"/>
        <w:rPr>
          <w:color w:val="000000" w:themeColor="text1"/>
          <w:lang w:val="en-US"/>
        </w:rPr>
      </w:pPr>
      <w:r w:rsidRPr="00C21C91">
        <w:rPr>
          <w:color w:val="000000" w:themeColor="text1"/>
        </w:rPr>
        <w:t>Supply chains contribute significantly to user satisfaction, budget control</w:t>
      </w:r>
      <w:bookmarkEnd w:id="0"/>
      <w:r w:rsidRPr="00C21C91">
        <w:rPr>
          <w:color w:val="000000" w:themeColor="text1"/>
        </w:rPr>
        <w:t xml:space="preserve">, and a corporation's responses to market advantages and risks. While examining their cost considerations, timeframes, and stock control, firms pursue efficiency, dependability, and reproducibility </w:t>
      </w:r>
      <w:r w:rsidRPr="00C21C91">
        <w:rPr>
          <w:color w:val="000000" w:themeColor="text1"/>
        </w:rPr>
        <w:fldChar w:fldCharType="begin" w:fldLock="1"/>
      </w:r>
      <w:r w:rsidRPr="00C21C91">
        <w:rPr>
          <w:color w:val="000000" w:themeColor="text1"/>
        </w:rPr>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Zhang </w:t>
      </w:r>
      <w:r w:rsidRPr="00C21C91">
        <w:rPr>
          <w:i/>
          <w:noProof/>
          <w:color w:val="000000" w:themeColor="text1"/>
        </w:rPr>
        <w:t>et al.</w:t>
      </w:r>
      <w:r w:rsidRPr="00C21C91">
        <w:rPr>
          <w:noProof/>
          <w:color w:val="000000" w:themeColor="text1"/>
        </w:rPr>
        <w:t>, 2016)</w:t>
      </w:r>
      <w:r w:rsidRPr="00C21C91">
        <w:rPr>
          <w:color w:val="000000" w:themeColor="text1"/>
        </w:rPr>
        <w:fldChar w:fldCharType="end"/>
      </w:r>
      <w:r w:rsidRPr="00C21C91">
        <w:rPr>
          <w:color w:val="000000" w:themeColor="text1"/>
          <w:lang w:val="en-US"/>
        </w:rPr>
        <w:t xml:space="preserve"> </w:t>
      </w:r>
      <w:r w:rsidRPr="00C21C91">
        <w:rPr>
          <w:color w:val="000000" w:themeColor="text1"/>
        </w:rPr>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Pr="00C21C91">
        <w:rPr>
          <w:color w:val="000000" w:themeColor="text1"/>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Generally, the production planning procedure can identify the ideal implementation plan for a supply chain's production and logistical activities. A computer program that facilitates the detection of concealed data within collections. While combining data mining and optimization, after the confidential information is recovered from the collection, the feature selection of an optimization problem could be </w:t>
      </w:r>
      <w:r w:rsidRPr="00C21C91">
        <w:rPr>
          <w:color w:val="000000" w:themeColor="text1"/>
          <w:lang w:val="en-US"/>
        </w:rPr>
        <w:t xml:space="preserve">decreas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ria and Cuccurullo, 2017)</w:t>
      </w:r>
      <w:r w:rsidRPr="00C21C91">
        <w:rPr>
          <w:color w:val="000000" w:themeColor="text1"/>
          <w:lang w:val="en-US"/>
        </w:rPr>
        <w:fldChar w:fldCharType="end"/>
      </w:r>
      <w:r w:rsidRPr="00C21C91">
        <w:rPr>
          <w:color w:val="000000" w:themeColor="text1"/>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r w:rsidR="00386B7F" w:rsidRPr="00386B7F">
        <w:rPr>
          <w:noProof/>
          <w:color w:val="000000" w:themeColor="text1"/>
        </w:rPr>
        <w:t xml:space="preserve"> </w:t>
      </w:r>
    </w:p>
    <w:p w14:paraId="538D99B0" w14:textId="6CE30AF4" w:rsidR="00A66829" w:rsidRPr="00C21C91" w:rsidRDefault="0035437B" w:rsidP="00A66829">
      <w:pPr>
        <w:pStyle w:val="BodyText"/>
        <w:rPr>
          <w:color w:val="000000" w:themeColor="text1"/>
          <w:lang w:val="en-US"/>
        </w:rPr>
      </w:pPr>
      <w:r>
        <w:rPr>
          <w:noProof/>
          <w:color w:val="000000" w:themeColor="text1"/>
        </w:rPr>
        <w:drawing>
          <wp:anchor distT="0" distB="0" distL="114300" distR="114300" simplePos="0" relativeHeight="251676672" behindDoc="0" locked="0" layoutInCell="1" allowOverlap="1" wp14:anchorId="6F50F5A8" wp14:editId="3494914D">
            <wp:simplePos x="0" y="0"/>
            <wp:positionH relativeFrom="margin">
              <wp:posOffset>4779125</wp:posOffset>
            </wp:positionH>
            <wp:positionV relativeFrom="margin">
              <wp:posOffset>4135408</wp:posOffset>
            </wp:positionV>
            <wp:extent cx="1616710" cy="1570990"/>
            <wp:effectExtent l="0" t="0" r="0" b="3810"/>
            <wp:wrapSquare wrapText="bothSides"/>
            <wp:docPr id="29" name="Picture 2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company name&#10;&#10;Description automatically generated"/>
                    <pic:cNvPicPr/>
                  </pic:nvPicPr>
                  <pic:blipFill rotWithShape="1">
                    <a:blip r:embed="rId11" cstate="print">
                      <a:extLst>
                        <a:ext uri="{28A0092B-C50C-407E-A947-70E740481C1C}">
                          <a14:useLocalDpi xmlns:a14="http://schemas.microsoft.com/office/drawing/2010/main" val="0"/>
                        </a:ext>
                      </a:extLst>
                    </a:blip>
                    <a:srcRect l="23463" t="13850" r="13520"/>
                    <a:stretch/>
                  </pic:blipFill>
                  <pic:spPr bwMode="auto">
                    <a:xfrm>
                      <a:off x="0" y="0"/>
                      <a:ext cx="1616710" cy="1570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6829" w:rsidRPr="00C21C91">
        <w:rPr>
          <w:color w:val="000000" w:themeColor="text1"/>
          <w:lang w:val="en-US"/>
        </w:rPr>
        <w:t xml:space="preserve">As the economy has been growing, the quality of human existence has continually improved. In addition, as the market for various items rises, individuals are placing an increased significance on product durability and safety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Han and Zhang, 2021)</w:t>
      </w:r>
      <w:r w:rsidR="00A66829" w:rsidRPr="00C21C91">
        <w:rPr>
          <w:color w:val="000000" w:themeColor="text1"/>
          <w:lang w:val="en-US"/>
        </w:rPr>
        <w:fldChar w:fldCharType="end"/>
      </w:r>
      <w:r w:rsidR="00A66829" w:rsidRPr="00C21C91">
        <w:rPr>
          <w:color w:val="000000" w:themeColor="text1"/>
          <w:lang w:val="en-US"/>
        </w:rPr>
        <w:t>.</w:t>
      </w:r>
      <w:r w:rsidR="003C0591">
        <w:rPr>
          <w:color w:val="000000" w:themeColor="text1"/>
          <w:lang w:val="en-US"/>
        </w:rPr>
        <w:t xml:space="preserve"> </w:t>
      </w:r>
      <w:r w:rsidR="00A66829" w:rsidRPr="00C21C91">
        <w:rPr>
          <w:color w:val="000000" w:themeColor="text1"/>
          <w:lang w:val="en-US"/>
        </w:rPr>
        <w:t xml:space="preserve">The fundamental of supply chain management is a technique combined conceptual framework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Turkulainen and Swink, 2017)</w:t>
      </w:r>
      <w:r w:rsidR="00A66829" w:rsidRPr="00C21C91">
        <w:rPr>
          <w:color w:val="000000" w:themeColor="text1"/>
          <w:lang w:val="en-US"/>
        </w:rPr>
        <w:fldChar w:fldCharType="end"/>
      </w:r>
      <w:r w:rsidR="00A66829" w:rsidRPr="00C21C91">
        <w:rPr>
          <w:color w:val="000000" w:themeColor="text1"/>
          <w:lang w:val="en-US"/>
        </w:rPr>
        <w:t xml:space="preserve">, and several scholars have long predicted that integration will be an essential factor of supply chain research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Luo and Yu, 2019)</w:t>
      </w:r>
      <w:r w:rsidR="00A66829" w:rsidRPr="00C21C91">
        <w:rPr>
          <w:color w:val="000000" w:themeColor="text1"/>
          <w:lang w:val="en-US"/>
        </w:rPr>
        <w:fldChar w:fldCharType="end"/>
      </w:r>
      <w:r w:rsidR="00A66829" w:rsidRPr="00C21C91">
        <w:rPr>
          <w:color w:val="000000" w:themeColor="text1"/>
          <w:lang w:val="en-US"/>
        </w:rPr>
        <w:t xml:space="preserve">. The commercial supply chain has shifted from a single regional vertical clustering to an internally strategic alliance and will evolve into a stage characterized by several supply chain functional relationships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Gholamian and Taghanzadeh, 2017)</w:t>
      </w:r>
      <w:r w:rsidR="00A66829" w:rsidRPr="00C21C91">
        <w:rPr>
          <w:color w:val="000000" w:themeColor="text1"/>
          <w:lang w:val="en-US"/>
        </w:rPr>
        <w:fldChar w:fldCharType="end"/>
      </w:r>
      <w:r w:rsidR="00A66829" w:rsidRPr="00C21C91">
        <w:rPr>
          <w:color w:val="000000" w:themeColor="text1"/>
          <w:lang w:val="en-US"/>
        </w:rPr>
        <w:t xml:space="preserve">. </w:t>
      </w:r>
    </w:p>
    <w:p w14:paraId="11262AA4" w14:textId="5EAF8556" w:rsidR="00A66829" w:rsidRPr="00C21C91" w:rsidRDefault="00A66829" w:rsidP="00FE4F1D">
      <w:pPr>
        <w:pStyle w:val="BodyText"/>
        <w:rPr>
          <w:color w:val="000000" w:themeColor="text1"/>
          <w:lang w:val="en-US"/>
        </w:rPr>
      </w:pPr>
      <w:r w:rsidRPr="00C21C91">
        <w:rPr>
          <w:color w:val="000000" w:themeColor="text1"/>
          <w:lang w:val="en-US"/>
        </w:rPr>
        <w:t xml:space="preserve">As per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entzer </w:t>
      </w:r>
      <w:r w:rsidRPr="00C21C91">
        <w:rPr>
          <w:i/>
          <w:noProof/>
          <w:color w:val="000000" w:themeColor="text1"/>
          <w:lang w:val="en-US"/>
        </w:rPr>
        <w:t>et al.</w:t>
      </w:r>
      <w:r w:rsidRPr="00C21C91">
        <w:rPr>
          <w:noProof/>
          <w:color w:val="000000" w:themeColor="text1"/>
          <w:lang w:val="en-US"/>
        </w:rPr>
        <w:t>, 2001)</w:t>
      </w:r>
      <w:r w:rsidRPr="00C21C91">
        <w:rPr>
          <w:color w:val="000000" w:themeColor="text1"/>
          <w:lang w:val="en-US"/>
        </w:rPr>
        <w:fldChar w:fldCharType="end"/>
      </w:r>
      <w:r w:rsidRPr="00C21C91">
        <w:rPr>
          <w:color w:val="000000" w:themeColor="text1"/>
          <w:lang w:val="en-US"/>
        </w:rPr>
        <w:t xml:space="preserve">), the supply chain is the network of businesses in the many actions and procedures that 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Borges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 xml:space="preserve">.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hang, Pee and Cui, 2021)</w:t>
      </w:r>
      <w:r w:rsidRPr="00C21C91">
        <w:rPr>
          <w:color w:val="000000" w:themeColor="text1"/>
          <w:lang w:val="en-US"/>
        </w:rPr>
        <w:fldChar w:fldCharType="end"/>
      </w:r>
      <w:r w:rsidRPr="00C21C91">
        <w:rPr>
          <w:color w:val="000000" w:themeColor="text1"/>
          <w:lang w:val="en-US"/>
        </w:rPr>
        <w:t xml:space="preserve">. </w:t>
      </w:r>
    </w:p>
    <w:p w14:paraId="4F551751" w14:textId="77777777" w:rsidR="00A66829" w:rsidRPr="00C21C91" w:rsidRDefault="00A66829" w:rsidP="00A66829">
      <w:pPr>
        <w:pStyle w:val="Heading1"/>
        <w:rPr>
          <w:color w:val="000000" w:themeColor="text1"/>
        </w:rPr>
      </w:pPr>
      <w:r w:rsidRPr="00C21C91">
        <w:rPr>
          <w:color w:val="000000" w:themeColor="text1"/>
        </w:rPr>
        <w:t xml:space="preserve">Related work </w:t>
      </w:r>
    </w:p>
    <w:p w14:paraId="017841C3" w14:textId="5FE91E4F" w:rsidR="00A66829" w:rsidRDefault="00A66829" w:rsidP="00A66829">
      <w:pPr>
        <w:jc w:val="both"/>
        <w:rPr>
          <w:color w:val="000000" w:themeColor="text1"/>
        </w:rPr>
      </w:pPr>
      <w:r w:rsidRPr="00C21C91">
        <w:rPr>
          <w:color w:val="000000" w:themeColor="text1"/>
        </w:rPr>
        <w:t xml:space="preserve">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w:t>
      </w:r>
      <w:r w:rsidR="00447CB5">
        <w:rPr>
          <w:color w:val="000000" w:themeColor="text1"/>
        </w:rPr>
        <w:lastRenderedPageBreak/>
        <w:t xml:space="preserve">of </w:t>
      </w:r>
      <w:r w:rsidRPr="00C21C91">
        <w:rPr>
          <w:color w:val="000000" w:themeColor="text1"/>
        </w:rPr>
        <w:t>operations</w:t>
      </w:r>
      <w:r w:rsidR="00447CB5">
        <w:rPr>
          <w:color w:val="000000" w:themeColor="text1"/>
        </w:rPr>
        <w:t xml:space="preserve"> and requirement of vast amount of data and customisation for product </w:t>
      </w:r>
      <w:r w:rsidR="00802691">
        <w:rPr>
          <w:color w:val="000000" w:themeColor="text1"/>
        </w:rPr>
        <w:t>category</w:t>
      </w:r>
      <w:r w:rsidR="00802691" w:rsidRPr="00C21C91">
        <w:rPr>
          <w:color w:val="000000" w:themeColor="text1"/>
        </w:rPr>
        <w:t>.</w:t>
      </w:r>
      <w:r w:rsidRPr="00C21C91">
        <w:rPr>
          <w:color w:val="000000" w:themeColor="text1"/>
        </w:rPr>
        <w:t xml:space="preserve"> This demonstrates the capability of </w:t>
      </w:r>
      <w:r w:rsidR="00802691" w:rsidRPr="00C21C91">
        <w:rPr>
          <w:color w:val="000000" w:themeColor="text1"/>
        </w:rPr>
        <w:t>data driven</w:t>
      </w:r>
      <w:r w:rsidRPr="00C21C91">
        <w:rPr>
          <w:color w:val="000000" w:themeColor="text1"/>
        </w:rPr>
        <w:t xml:space="preserve"> </w:t>
      </w:r>
      <w:r w:rsidR="00802691">
        <w:rPr>
          <w:color w:val="000000" w:themeColor="text1"/>
        </w:rPr>
        <w:t>SCM</w:t>
      </w:r>
      <w:r w:rsidRPr="00C21C91">
        <w:rPr>
          <w:color w:val="000000" w:themeColor="text1"/>
        </w:rPr>
        <w:t xml:space="preserve"> orchestration to facilitate intelligent business scenarios</w:t>
      </w:r>
      <w:r w:rsidR="00802691">
        <w:rPr>
          <w:color w:val="000000" w:themeColor="text1"/>
        </w:rPr>
        <w:t xml:space="preserve"> in </w:t>
      </w:r>
      <w:r w:rsidRPr="00C21C91">
        <w:rPr>
          <w:color w:val="000000" w:themeColor="text1"/>
        </w:rPr>
        <w:t xml:space="preserve">manufacturing </w:t>
      </w:r>
      <w:r w:rsidR="00802691">
        <w:rPr>
          <w:color w:val="000000" w:themeColor="text1"/>
        </w:rPr>
        <w:t>and</w:t>
      </w:r>
      <w:r w:rsidRPr="00C21C91">
        <w:rPr>
          <w:color w:val="000000" w:themeColor="text1"/>
        </w:rPr>
        <w:t xml:space="preserve"> management.</w:t>
      </w:r>
    </w:p>
    <w:p w14:paraId="39895D3B" w14:textId="0E52FF6C" w:rsidR="004A24D6" w:rsidRPr="00C21C91" w:rsidRDefault="004A24D6" w:rsidP="00A66829">
      <w:pPr>
        <w:jc w:val="both"/>
        <w:rPr>
          <w:color w:val="000000" w:themeColor="text1"/>
        </w:rPr>
      </w:pPr>
    </w:p>
    <w:p w14:paraId="7D7F7BC0" w14:textId="41926A9C" w:rsidR="00A66829" w:rsidRPr="00C21C91" w:rsidRDefault="00A66829" w:rsidP="00A66829">
      <w:pPr>
        <w:jc w:val="both"/>
        <w:rPr>
          <w:color w:val="000000" w:themeColor="text1"/>
        </w:rPr>
      </w:pPr>
      <w:r w:rsidRPr="00C21C91">
        <w:rPr>
          <w:color w:val="000000" w:themeColor="text1"/>
        </w:rPr>
        <w:t xml:space="preserve"> (Hauser et al., 2017)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w:t>
      </w:r>
      <w:r w:rsidR="00F83E19" w:rsidRPr="00C21C91">
        <w:rPr>
          <w:color w:val="000000" w:themeColor="text1"/>
        </w:rPr>
        <w:t>modelling</w:t>
      </w:r>
      <w:r w:rsidRPr="00C21C91">
        <w:rPr>
          <w:color w:val="000000" w:themeColor="text1"/>
        </w:rPr>
        <w:t xml:space="preserve"> of an adaption method. Finally, it discussed the principle of orchestration techniques. (</w:t>
      </w:r>
      <w:proofErr w:type="spellStart"/>
      <w:r w:rsidRPr="00C21C91">
        <w:rPr>
          <w:color w:val="000000" w:themeColor="text1"/>
        </w:rPr>
        <w:t>Dalmolen</w:t>
      </w:r>
      <w:proofErr w:type="spellEnd"/>
      <w:r w:rsidRPr="00C21C91">
        <w:rPr>
          <w:color w:val="000000" w:themeColor="text1"/>
        </w:rPr>
        <w:t xml:space="preserve">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501C6148" w14:textId="6BCCE87C" w:rsidR="00A66829" w:rsidRPr="00C21C91" w:rsidRDefault="00A66829" w:rsidP="00A66829">
      <w:pPr>
        <w:jc w:val="both"/>
        <w:rPr>
          <w:color w:val="000000" w:themeColor="text1"/>
        </w:rPr>
      </w:pPr>
    </w:p>
    <w:p w14:paraId="288FD54E" w14:textId="6D7992C0" w:rsidR="00A66829" w:rsidRPr="00C21C91" w:rsidRDefault="00A66829" w:rsidP="00A66829">
      <w:pPr>
        <w:pStyle w:val="Heading1"/>
        <w:rPr>
          <w:color w:val="000000" w:themeColor="text1"/>
        </w:rPr>
      </w:pPr>
      <w:r w:rsidRPr="00C21C91">
        <w:rPr>
          <w:color w:val="000000" w:themeColor="text1"/>
        </w:rPr>
        <w:t xml:space="preserve">Background research </w:t>
      </w:r>
    </w:p>
    <w:p w14:paraId="30F6EC9A" w14:textId="7B9F3FF9" w:rsidR="00A66829" w:rsidRPr="00C21C91" w:rsidRDefault="00A66829" w:rsidP="00AC398C">
      <w:pPr>
        <w:jc w:val="both"/>
        <w:rPr>
          <w:color w:val="000000" w:themeColor="text1"/>
        </w:rPr>
      </w:pPr>
      <w:r w:rsidRPr="00C21C91">
        <w:rPr>
          <w:color w:val="000000" w:themeColor="text1"/>
        </w:rPr>
        <w:t>Despite having a substantial number of scientific articles in the domain of machine learning and supply chain management individually, not enough attention has been made to the uses of ML algorithms in SCM (</w:t>
      </w:r>
      <w:proofErr w:type="spellStart"/>
      <w:r w:rsidRPr="00C21C91">
        <w:rPr>
          <w:color w:val="000000" w:themeColor="text1"/>
        </w:rPr>
        <w:t>Bertolini</w:t>
      </w:r>
      <w:proofErr w:type="spellEnd"/>
      <w:r w:rsidRPr="00C21C91">
        <w:rPr>
          <w:color w:val="000000" w:themeColor="text1"/>
        </w:rPr>
        <w:t xml:space="preserve">, 2021). This section </w:t>
      </w:r>
      <w:r w:rsidR="00F83E19" w:rsidRPr="00C21C91">
        <w:rPr>
          <w:color w:val="000000" w:themeColor="text1"/>
        </w:rPr>
        <w:t>analyses</w:t>
      </w:r>
      <w:r w:rsidRPr="00C21C91">
        <w:rPr>
          <w:color w:val="000000" w:themeColor="text1"/>
        </w:rPr>
        <w:t xml:space="preserve"> the utilization of the most well-known machine learning classifiers to the SCM related challenges, such as supplier evaluation and segmentation, supply risk detection, market and sale projection, manufacturing, stock control, and transportation.</w:t>
      </w:r>
      <w:r w:rsidR="007D3FD2">
        <w:rPr>
          <w:color w:val="000000" w:themeColor="text1"/>
        </w:rPr>
        <w:t xml:space="preserve"> </w:t>
      </w:r>
      <w:r w:rsidR="007D3FD2" w:rsidRPr="007D3FD2">
        <w:rPr>
          <w:color w:val="000000" w:themeColor="text1"/>
        </w:rPr>
        <w:t xml:space="preserve">The examined literature </w:t>
      </w:r>
      <w:r w:rsidR="007D3FD2" w:rsidRPr="007D3FD2">
        <w:rPr>
          <w:color w:val="000000" w:themeColor="text1"/>
        </w:rPr>
        <w:t>displayed several contributions regarding</w:t>
      </w:r>
      <w:r w:rsidR="007D3FD2">
        <w:rPr>
          <w:color w:val="000000" w:themeColor="text1"/>
        </w:rPr>
        <w:t xml:space="preserve"> </w:t>
      </w:r>
      <w:r w:rsidR="007D3FD2" w:rsidRPr="007D3FD2">
        <w:rPr>
          <w:color w:val="000000" w:themeColor="text1"/>
        </w:rPr>
        <w:t>analysing</w:t>
      </w:r>
      <w:r w:rsidR="007D3FD2" w:rsidRPr="007D3FD2">
        <w:rPr>
          <w:color w:val="000000" w:themeColor="text1"/>
        </w:rPr>
        <w:t xml:space="preserve"> datasets and capturing demand changes in</w:t>
      </w:r>
      <w:r w:rsidR="007D3FD2">
        <w:rPr>
          <w:color w:val="000000" w:themeColor="text1"/>
        </w:rPr>
        <w:t xml:space="preserve"> </w:t>
      </w:r>
      <w:r w:rsidR="007D3FD2" w:rsidRPr="007D3FD2">
        <w:rPr>
          <w:color w:val="000000" w:themeColor="text1"/>
        </w:rPr>
        <w:t>real-time for sensing and forecasting demand. The dataset explored for this project has been described below.</w:t>
      </w:r>
      <w:r w:rsidR="007D3FD2">
        <w:rPr>
          <w:color w:val="000000" w:themeColor="text1"/>
        </w:rPr>
        <w:t xml:space="preserve"> Section</w:t>
      </w:r>
      <w:r w:rsidR="00802691">
        <w:rPr>
          <w:color w:val="000000" w:themeColor="text1"/>
        </w:rPr>
        <w:t xml:space="preserve"> will also explore cloud </w:t>
      </w:r>
      <w:r w:rsidR="007D3FD2">
        <w:rPr>
          <w:color w:val="000000" w:themeColor="text1"/>
        </w:rPr>
        <w:t xml:space="preserve">architecture </w:t>
      </w:r>
      <w:r w:rsidR="00802691">
        <w:rPr>
          <w:color w:val="000000" w:themeColor="text1"/>
        </w:rPr>
        <w:t xml:space="preserve">strategies </w:t>
      </w:r>
      <w:r w:rsidR="007D3FD2">
        <w:rPr>
          <w:color w:val="000000" w:themeColor="text1"/>
        </w:rPr>
        <w:t xml:space="preserve">and tools </w:t>
      </w:r>
      <w:r w:rsidR="00802691">
        <w:rPr>
          <w:color w:val="000000" w:themeColor="text1"/>
        </w:rPr>
        <w:t xml:space="preserve">to integrate the </w:t>
      </w:r>
      <w:r w:rsidR="007D3FD2">
        <w:rPr>
          <w:color w:val="000000" w:themeColor="text1"/>
        </w:rPr>
        <w:t>data predictive analysis</w:t>
      </w:r>
      <w:r w:rsidR="00802691">
        <w:rPr>
          <w:color w:val="000000" w:themeColor="text1"/>
        </w:rPr>
        <w:t xml:space="preserve"> logic into a working software with some visualisations.</w:t>
      </w:r>
    </w:p>
    <w:p w14:paraId="796C580B" w14:textId="3166B1B0" w:rsidR="00A62657" w:rsidRPr="00C21C91" w:rsidRDefault="00A62657" w:rsidP="00A66829">
      <w:pPr>
        <w:jc w:val="both"/>
        <w:rPr>
          <w:color w:val="000000" w:themeColor="text1"/>
        </w:rPr>
      </w:pPr>
    </w:p>
    <w:p w14:paraId="4BBB70BF" w14:textId="6FE66885" w:rsidR="00A62657" w:rsidRPr="00C21C91" w:rsidRDefault="00A62657" w:rsidP="00A62657">
      <w:pPr>
        <w:pStyle w:val="Heading2"/>
        <w:rPr>
          <w:color w:val="000000" w:themeColor="text1"/>
        </w:rPr>
      </w:pPr>
      <w:r w:rsidRPr="00C21C91">
        <w:rPr>
          <w:color w:val="000000" w:themeColor="text1"/>
        </w:rPr>
        <w:t>Overview of Dataset</w:t>
      </w:r>
    </w:p>
    <w:p w14:paraId="03718CC7" w14:textId="77777777" w:rsidR="00A62657" w:rsidRDefault="00A62657" w:rsidP="00A62657">
      <w:pPr>
        <w:rPr>
          <w:color w:val="000000" w:themeColor="text1"/>
        </w:rPr>
      </w:pPr>
    </w:p>
    <w:p w14:paraId="36326C42" w14:textId="49C61897" w:rsidR="00C21C91" w:rsidRPr="00834035" w:rsidRDefault="00C21C91" w:rsidP="00D32FA6">
      <w:pPr>
        <w:jc w:val="both"/>
        <w:rPr>
          <w:rFonts w:eastAsia="Times New Roman"/>
          <w:color w:val="000000" w:themeColor="text1"/>
          <w:sz w:val="24"/>
          <w:szCs w:val="24"/>
          <w:lang w:eastAsia="en-GB"/>
        </w:rPr>
      </w:pPr>
      <w:r w:rsidRPr="00C21C91">
        <w:rPr>
          <w:rFonts w:eastAsia="Times New Roman"/>
          <w:color w:val="000000" w:themeColor="text1"/>
          <w:lang w:eastAsia="en-GB"/>
        </w:rPr>
        <w:t xml:space="preserve">A Dataset of Supply Chains by the company </w:t>
      </w:r>
      <w:proofErr w:type="spellStart"/>
      <w:r w:rsidRPr="00C21C91">
        <w:rPr>
          <w:rFonts w:eastAsia="Times New Roman"/>
          <w:color w:val="000000" w:themeColor="text1"/>
          <w:lang w:eastAsia="en-GB"/>
        </w:rPr>
        <w:t>DataCo</w:t>
      </w:r>
      <w:proofErr w:type="spellEnd"/>
      <w:r w:rsidRPr="00C21C91">
        <w:rPr>
          <w:rFonts w:eastAsia="Times New Roman"/>
          <w:color w:val="000000" w:themeColor="text1"/>
          <w:lang w:eastAsia="en-GB"/>
        </w:rPr>
        <w:t xml:space="preserve"> Global was used for the analysis. Dataset of Supply Chain, which allows the use of Machine Learning Algorithms and R Software. Areas of important registered activities: Provisioning</w:t>
      </w:r>
      <w:r w:rsidRPr="006210B9">
        <w:rPr>
          <w:rFonts w:eastAsia="Times New Roman"/>
          <w:color w:val="000000" w:themeColor="text1"/>
          <w:lang w:eastAsia="en-GB"/>
        </w:rPr>
        <w:t>,</w:t>
      </w:r>
      <w:r w:rsidRPr="00C21C91">
        <w:rPr>
          <w:rFonts w:eastAsia="Times New Roman"/>
          <w:color w:val="000000" w:themeColor="text1"/>
          <w:lang w:eastAsia="en-GB"/>
        </w:rPr>
        <w:t xml:space="preserve"> </w:t>
      </w:r>
      <w:r w:rsidRPr="006210B9">
        <w:rPr>
          <w:rFonts w:eastAsia="Times New Roman"/>
          <w:color w:val="000000" w:themeColor="text1"/>
          <w:lang w:eastAsia="en-GB"/>
        </w:rPr>
        <w:t>Production,</w:t>
      </w:r>
      <w:r w:rsidRPr="00C21C91">
        <w:rPr>
          <w:rFonts w:eastAsia="Times New Roman"/>
          <w:color w:val="000000" w:themeColor="text1"/>
          <w:lang w:eastAsia="en-GB"/>
        </w:rPr>
        <w:t xml:space="preserve"> </w:t>
      </w:r>
      <w:r w:rsidRPr="006210B9">
        <w:rPr>
          <w:rFonts w:eastAsia="Times New Roman"/>
          <w:color w:val="000000" w:themeColor="text1"/>
          <w:lang w:eastAsia="en-GB"/>
        </w:rPr>
        <w:t>Sales,</w:t>
      </w:r>
      <w:r w:rsidRPr="00C21C91">
        <w:rPr>
          <w:rFonts w:eastAsia="Times New Roman"/>
          <w:color w:val="000000" w:themeColor="text1"/>
          <w:lang w:eastAsia="en-GB"/>
        </w:rPr>
        <w:t xml:space="preserve"> Commercial </w:t>
      </w:r>
      <w:r w:rsidRPr="006210B9">
        <w:rPr>
          <w:rFonts w:eastAsia="Times New Roman"/>
          <w:color w:val="000000" w:themeColor="text1"/>
          <w:lang w:eastAsia="en-GB"/>
        </w:rPr>
        <w:t>Distribution. It</w:t>
      </w:r>
      <w:r w:rsidRPr="00C21C91">
        <w:rPr>
          <w:rFonts w:eastAsia="Times New Roman"/>
          <w:color w:val="000000" w:themeColor="text1"/>
          <w:lang w:eastAsia="en-GB"/>
        </w:rPr>
        <w:t xml:space="preserve"> also allows the correlation of Structured Data with Unstructured Data for knowledge generation</w:t>
      </w:r>
      <w:r w:rsidR="006210B9" w:rsidRPr="006210B9">
        <w:rPr>
          <w:rFonts w:eastAsia="Times New Roman"/>
          <w:color w:val="000000" w:themeColor="text1"/>
          <w:lang w:eastAsia="en-GB"/>
        </w:rPr>
        <w:t xml:space="preserve"> </w:t>
      </w:r>
      <w:r w:rsidR="006210B9" w:rsidRPr="006210B9">
        <w:rPr>
          <w:rFonts w:eastAsia="Times New Roman"/>
          <w:color w:val="000000" w:themeColor="text1"/>
          <w:shd w:val="clear" w:color="auto" w:fill="FFFFFF"/>
          <w:lang w:eastAsia="en-GB"/>
        </w:rPr>
        <w:t>(</w:t>
      </w:r>
      <w:proofErr w:type="spellStart"/>
      <w:r w:rsidR="006210B9" w:rsidRPr="006210B9">
        <w:rPr>
          <w:rFonts w:eastAsia="Times New Roman"/>
          <w:color w:val="000000" w:themeColor="text1"/>
          <w:shd w:val="clear" w:color="auto" w:fill="FFFFFF"/>
          <w:lang w:eastAsia="en-GB"/>
        </w:rPr>
        <w:t>Constante</w:t>
      </w:r>
      <w:proofErr w:type="spellEnd"/>
      <w:r w:rsidR="006210B9" w:rsidRPr="006210B9">
        <w:rPr>
          <w:rFonts w:eastAsia="Times New Roman"/>
          <w:color w:val="000000" w:themeColor="text1"/>
          <w:shd w:val="clear" w:color="auto" w:fill="FFFFFF"/>
          <w:lang w:eastAsia="en-GB"/>
        </w:rPr>
        <w:t>, Silva and Pereira, 2019)</w:t>
      </w:r>
      <w:r w:rsidR="001F1E4C">
        <w:rPr>
          <w:rFonts w:eastAsia="Times New Roman"/>
          <w:color w:val="000000" w:themeColor="text1"/>
          <w:shd w:val="clear" w:color="auto" w:fill="FFFFFF"/>
          <w:lang w:eastAsia="en-GB"/>
        </w:rPr>
        <w:t xml:space="preserve"> </w:t>
      </w:r>
      <w:r w:rsidR="001F1E4C" w:rsidRPr="001F1E4C">
        <w:rPr>
          <w:rFonts w:eastAsia="Times New Roman"/>
          <w:color w:val="000000" w:themeColor="text1"/>
          <w:shd w:val="clear" w:color="auto" w:fill="FFFFFF"/>
          <w:lang w:eastAsia="en-GB"/>
        </w:rPr>
        <w:t xml:space="preserve">This dataset contains a compilation of their financial facts (profit, loss, total sales, etc.), sold items, shipping details, and customer details, including sales, demographics, and transaction details. The data covers 91 MB and contains the details of 200,520 clients across 40 columns, majorly about product categories like Clothing, Sports, and Electronic </w:t>
      </w:r>
      <w:r w:rsidR="001F1E4C" w:rsidRPr="001F1E4C">
        <w:rPr>
          <w:rFonts w:eastAsia="Times New Roman"/>
          <w:color w:val="000000" w:themeColor="text1"/>
          <w:shd w:val="clear" w:color="auto" w:fill="FFFFFF"/>
          <w:lang w:eastAsia="en-GB"/>
        </w:rPr>
        <w:t>Supplies.</w:t>
      </w:r>
      <w:r w:rsidR="001F1E4C">
        <w:rPr>
          <w:rFonts w:eastAsia="Times New Roman"/>
          <w:color w:val="000000" w:themeColor="text1"/>
          <w:shd w:val="clear" w:color="auto" w:fill="FFFFFF"/>
          <w:lang w:eastAsia="en-GB"/>
        </w:rPr>
        <w:t xml:space="preserve"> Fig shows the correlation feature correlation plot from the dataset.</w:t>
      </w:r>
    </w:p>
    <w:p w14:paraId="184D6E61" w14:textId="271BFAC5" w:rsidR="00C21C91" w:rsidRDefault="0035437B" w:rsidP="00A62657">
      <w:pPr>
        <w:rPr>
          <w:color w:val="000000" w:themeColor="text1"/>
        </w:rPr>
      </w:pPr>
      <w:r>
        <w:rPr>
          <w:noProof/>
          <w:color w:val="000000" w:themeColor="text1"/>
        </w:rPr>
        <w:drawing>
          <wp:anchor distT="0" distB="0" distL="114300" distR="114300" simplePos="0" relativeHeight="251674624" behindDoc="0" locked="0" layoutInCell="1" allowOverlap="1" wp14:anchorId="53D05BCB" wp14:editId="444CE01D">
            <wp:simplePos x="0" y="0"/>
            <wp:positionH relativeFrom="margin">
              <wp:posOffset>3674243</wp:posOffset>
            </wp:positionH>
            <wp:positionV relativeFrom="margin">
              <wp:posOffset>3481794</wp:posOffset>
            </wp:positionV>
            <wp:extent cx="2288540" cy="1417320"/>
            <wp:effectExtent l="0" t="0" r="0" b="508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88540" cy="1417320"/>
                    </a:xfrm>
                    <a:prstGeom prst="rect">
                      <a:avLst/>
                    </a:prstGeom>
                  </pic:spPr>
                </pic:pic>
              </a:graphicData>
            </a:graphic>
            <wp14:sizeRelH relativeFrom="margin">
              <wp14:pctWidth>0</wp14:pctWidth>
            </wp14:sizeRelH>
            <wp14:sizeRelV relativeFrom="margin">
              <wp14:pctHeight>0</wp14:pctHeight>
            </wp14:sizeRelV>
          </wp:anchor>
        </w:drawing>
      </w:r>
    </w:p>
    <w:p w14:paraId="6F6F3A07" w14:textId="1F2534BB" w:rsidR="009324D4" w:rsidRPr="00C21C91" w:rsidRDefault="009324D4" w:rsidP="00A62657">
      <w:pPr>
        <w:rPr>
          <w:color w:val="000000" w:themeColor="text1"/>
        </w:rPr>
        <w:sectPr w:rsidR="009324D4" w:rsidRPr="00C21C91" w:rsidSect="00683992">
          <w:type w:val="continuous"/>
          <w:pgSz w:w="11906" w:h="16838" w:code="9"/>
          <w:pgMar w:top="1080" w:right="907" w:bottom="1440" w:left="907" w:header="720" w:footer="720" w:gutter="0"/>
          <w:cols w:num="2" w:space="360"/>
          <w:docGrid w:linePitch="360"/>
        </w:sectPr>
      </w:pPr>
    </w:p>
    <w:p w14:paraId="19120A5E" w14:textId="2405DF14" w:rsidR="00A62657" w:rsidRPr="00C21C91" w:rsidRDefault="0035437B" w:rsidP="00A62657">
      <w:pPr>
        <w:rPr>
          <w:color w:val="000000" w:themeColor="text1"/>
        </w:rPr>
        <w:sectPr w:rsidR="00A62657" w:rsidRPr="00C21C91" w:rsidSect="00A62657">
          <w:type w:val="continuous"/>
          <w:pgSz w:w="11906" w:h="16838" w:code="9"/>
          <w:pgMar w:top="1080" w:right="907" w:bottom="1440" w:left="907" w:header="720" w:footer="720" w:gutter="0"/>
          <w:cols w:space="360"/>
          <w:docGrid w:linePitch="360"/>
        </w:sectPr>
      </w:pPr>
      <w:r>
        <w:rPr>
          <w:noProof/>
        </w:rPr>
        <mc:AlternateContent>
          <mc:Choice Requires="wpg">
            <w:drawing>
              <wp:anchor distT="0" distB="0" distL="114300" distR="114300" simplePos="0" relativeHeight="251666432" behindDoc="0" locked="0" layoutInCell="1" allowOverlap="1" wp14:anchorId="39859F3F" wp14:editId="336612DE">
                <wp:simplePos x="0" y="0"/>
                <wp:positionH relativeFrom="column">
                  <wp:posOffset>26035</wp:posOffset>
                </wp:positionH>
                <wp:positionV relativeFrom="paragraph">
                  <wp:posOffset>215900</wp:posOffset>
                </wp:positionV>
                <wp:extent cx="6261100" cy="779145"/>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261100" cy="779145"/>
                          <a:chOff x="0" y="0"/>
                          <a:chExt cx="5731510" cy="694055"/>
                        </a:xfrm>
                      </wpg:grpSpPr>
                      <pic:pic xmlns:pic="http://schemas.openxmlformats.org/drawingml/2006/picture">
                        <pic:nvPicPr>
                          <pic:cNvPr id="18" name="Picture 1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3060"/>
                          </a:xfrm>
                          <a:prstGeom prst="rect">
                            <a:avLst/>
                          </a:prstGeom>
                        </pic:spPr>
                      </pic:pic>
                      <pic:pic xmlns:pic="http://schemas.openxmlformats.org/drawingml/2006/picture">
                        <pic:nvPicPr>
                          <pic:cNvPr id="19" name="Picture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350520"/>
                            <a:ext cx="5731510" cy="3435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0F6AEE9" id="Group 17" o:spid="_x0000_s1026" style="position:absolute;margin-left:2.05pt;margin-top:17pt;width:493pt;height:61.35pt;z-index:251666432;mso-width-relative:margin;mso-height-relative:margin" coordsize="57315,6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5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">
                  <v:imagedata r:id="rId15" o:title=""/>
                </v:shape>
                <v:shape id="Picture 19" o:spid="_x0000_s1028" type="#_x0000_t75" style="position:absolute;top:3505;width:57315;height:3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">
                  <v:imagedata r:id="rId16" o:title=""/>
                </v:shape>
                <w10:wrap type="square"/>
              </v:group>
            </w:pict>
          </mc:Fallback>
        </mc:AlternateContent>
      </w:r>
    </w:p>
    <w:p w14:paraId="7544A61B" w14:textId="4047F81A" w:rsidR="00A62657" w:rsidRPr="00C21C91" w:rsidRDefault="00A62657" w:rsidP="00A62657">
      <w:pPr>
        <w:rPr>
          <w:color w:val="000000" w:themeColor="text1"/>
        </w:rPr>
      </w:pPr>
    </w:p>
    <w:p w14:paraId="64247A4F" w14:textId="1AB19C94" w:rsidR="00A62657" w:rsidRPr="00C21C91" w:rsidRDefault="00A62657" w:rsidP="00A62657">
      <w:pPr>
        <w:rPr>
          <w:color w:val="000000" w:themeColor="text1"/>
        </w:rPr>
        <w:sectPr w:rsidR="00A62657" w:rsidRPr="00C21C91" w:rsidSect="00683992">
          <w:type w:val="continuous"/>
          <w:pgSz w:w="11906" w:h="16838" w:code="9"/>
          <w:pgMar w:top="1080" w:right="907" w:bottom="1440" w:left="907" w:header="720" w:footer="720" w:gutter="0"/>
          <w:cols w:num="2" w:space="360"/>
          <w:docGrid w:linePitch="360"/>
        </w:sectPr>
      </w:pPr>
    </w:p>
    <w:p w14:paraId="04C36CE5" w14:textId="49F1A003"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space="360"/>
          <w:docGrid w:linePitch="360"/>
        </w:sectPr>
      </w:pPr>
    </w:p>
    <w:p w14:paraId="66751172" w14:textId="7FBCF66B"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num="2" w:space="360"/>
          <w:docGrid w:linePitch="360"/>
        </w:sectPr>
      </w:pPr>
    </w:p>
    <w:p w14:paraId="0D2C19CC" w14:textId="739D6222" w:rsidR="00A62657" w:rsidRDefault="00E519DE" w:rsidP="00E519DE">
      <w:pPr>
        <w:pStyle w:val="Heading2"/>
      </w:pPr>
      <w:r>
        <w:t>Demand Sensing</w:t>
      </w:r>
    </w:p>
    <w:p w14:paraId="5EC8A595" w14:textId="6D1A5E01" w:rsidR="004F142B" w:rsidRPr="004F142B" w:rsidRDefault="00E519DE" w:rsidP="00AC398C">
      <w:pPr>
        <w:autoSpaceDE w:val="0"/>
        <w:autoSpaceDN w:val="0"/>
        <w:adjustRightInd w:val="0"/>
        <w:jc w:val="both"/>
      </w:pPr>
      <w:r w:rsidRPr="00E519DE">
        <w:t>The phrase "demand sensing" refers to the translation of demand information with minimal delay to minimise prediction inaccuracy, improve operational efficiency, and increase inventory accuracy</w:t>
      </w:r>
      <w:r w:rsidR="001412CF">
        <w:t xml:space="preserve"> </w:t>
      </w:r>
      <w:r w:rsidR="001412CF" w:rsidRPr="001412CF">
        <w:rPr>
          <w:rFonts w:eastAsia="Times New Roman"/>
          <w:color w:val="000000" w:themeColor="text1"/>
          <w:shd w:val="clear" w:color="auto" w:fill="FFFFFF"/>
          <w:lang w:eastAsia="en-GB"/>
        </w:rPr>
        <w:t>(Pham et al., 2020)</w:t>
      </w:r>
      <w:r w:rsidRPr="001412CF">
        <w:rPr>
          <w:color w:val="000000" w:themeColor="text1"/>
        </w:rPr>
        <w:t xml:space="preserve">. </w:t>
      </w:r>
      <w:r w:rsidRPr="00E519DE">
        <w:t xml:space="preserve">For example, Liu </w:t>
      </w:r>
      <w:r w:rsidR="008202E5">
        <w:t>(Liu and Burns, 2019)</w:t>
      </w:r>
      <w:r w:rsidRPr="00E519DE">
        <w:t xml:space="preserve"> developed a strategy employing BDA and natural language processing to assess consumer involvement and the influence of social media marketing for the top 15 luxury companies. The author utilised a semantic analysis method and a FE model for the dataset, including 3.78 million tweets (top-level </w:t>
      </w:r>
      <w:r w:rsidR="004F142B">
        <w:t>15 luxury brands</w:t>
      </w:r>
      <w:r w:rsidRPr="00E519DE">
        <w:t>)</w:t>
      </w:r>
      <w:r w:rsidR="004F142B">
        <w:t xml:space="preserve"> </w:t>
      </w:r>
      <w:r w:rsidR="004F142B" w:rsidRPr="004F142B">
        <w:t>retrieved from Twitter in a 60-month</w:t>
      </w:r>
      <w:r w:rsidR="00AC398C">
        <w:t xml:space="preserve"> </w:t>
      </w:r>
      <w:r w:rsidR="004F142B" w:rsidRPr="004F142B">
        <w:t>period. The result indicated that interaction, entertainment,</w:t>
      </w:r>
    </w:p>
    <w:p w14:paraId="52851AFF" w14:textId="77777777" w:rsidR="004F142B" w:rsidRPr="004F142B" w:rsidRDefault="004F142B" w:rsidP="00AC398C">
      <w:pPr>
        <w:autoSpaceDE w:val="0"/>
        <w:autoSpaceDN w:val="0"/>
        <w:adjustRightInd w:val="0"/>
        <w:jc w:val="both"/>
      </w:pPr>
      <w:r w:rsidRPr="004F142B">
        <w:t>and trendiness dimensions have a significant impact on</w:t>
      </w:r>
    </w:p>
    <w:p w14:paraId="5769889E" w14:textId="77777777" w:rsidR="004F142B" w:rsidRPr="004F142B" w:rsidRDefault="004F142B" w:rsidP="00AC398C">
      <w:pPr>
        <w:autoSpaceDE w:val="0"/>
        <w:autoSpaceDN w:val="0"/>
        <w:adjustRightInd w:val="0"/>
        <w:jc w:val="both"/>
      </w:pPr>
      <w:r w:rsidRPr="004F142B">
        <w:t>customer engagement, while the customization dimension</w:t>
      </w:r>
    </w:p>
    <w:p w14:paraId="06AB0964" w14:textId="77777777" w:rsidR="004F142B" w:rsidRPr="004F142B" w:rsidRDefault="004F142B" w:rsidP="00AC398C">
      <w:pPr>
        <w:autoSpaceDE w:val="0"/>
        <w:autoSpaceDN w:val="0"/>
        <w:adjustRightInd w:val="0"/>
        <w:jc w:val="both"/>
      </w:pPr>
      <w:r w:rsidRPr="004F142B">
        <w:t>does not. Assessing the impact of social media marketing</w:t>
      </w:r>
    </w:p>
    <w:p w14:paraId="485AE538" w14:textId="715D9488" w:rsidR="008B4143" w:rsidRDefault="004F142B" w:rsidP="00AC398C">
      <w:pPr>
        <w:autoSpaceDE w:val="0"/>
        <w:autoSpaceDN w:val="0"/>
        <w:adjustRightInd w:val="0"/>
        <w:jc w:val="both"/>
      </w:pPr>
      <w:r w:rsidRPr="004F142B">
        <w:t xml:space="preserve">elements on customer engagement </w:t>
      </w:r>
      <w:r w:rsidR="001E79E9" w:rsidRPr="004F142B">
        <w:t>are</w:t>
      </w:r>
      <w:r w:rsidRPr="004F142B">
        <w:t xml:space="preserve"> essential for improving</w:t>
      </w:r>
      <w:r w:rsidR="00AC398C">
        <w:t xml:space="preserve"> </w:t>
      </w:r>
      <w:r w:rsidRPr="004F142B">
        <w:t>the effectiveness of marketing campaigns.</w:t>
      </w:r>
      <w:r w:rsidR="008B4143">
        <w:t xml:space="preserve"> The authors used content analysis to transform and combine unstructured textual input into a keyword index. Then, three textual data qualities (highest, moderate, and minimal impact) were classified using decision and classification algorithms for grey circumstances and fuzzy (</w:t>
      </w:r>
      <w:proofErr w:type="spellStart"/>
      <w:r w:rsidR="008B4143">
        <w:t>GFuzzy</w:t>
      </w:r>
      <w:proofErr w:type="spellEnd"/>
      <w:r w:rsidR="008B4143">
        <w:t>); and lastly, successful marketing strategies were established. Decision-making by PMOs is crucial because it enables more efficient customer service and market expansion.</w:t>
      </w:r>
    </w:p>
    <w:p w14:paraId="2EFFDB61" w14:textId="5CDBC1DA" w:rsidR="00A66829" w:rsidRDefault="008B4143" w:rsidP="008B4143">
      <w:pPr>
        <w:jc w:val="both"/>
      </w:pPr>
      <w:r>
        <w:lastRenderedPageBreak/>
        <w:t>In conclusion, a dataset was obtained from the interaction between enterprises and customers, proving helpful in detecting demand via CEV.</w:t>
      </w:r>
    </w:p>
    <w:p w14:paraId="75A8A315" w14:textId="61854321" w:rsidR="008B4143" w:rsidRDefault="008B4143" w:rsidP="008B4143">
      <w:pPr>
        <w:jc w:val="both"/>
      </w:pPr>
    </w:p>
    <w:p w14:paraId="506D3569" w14:textId="27AA3226" w:rsidR="008B4143" w:rsidRDefault="008B4143" w:rsidP="008B4143">
      <w:pPr>
        <w:pStyle w:val="Heading2"/>
      </w:pPr>
      <w:r>
        <w:t>Demand forecasting</w:t>
      </w:r>
    </w:p>
    <w:p w14:paraId="475293A0" w14:textId="77777777" w:rsidR="004C27C7" w:rsidRPr="004C27C7" w:rsidRDefault="004C27C7" w:rsidP="004C27C7"/>
    <w:p w14:paraId="799F016B" w14:textId="250409DB" w:rsidR="004C27C7" w:rsidRPr="004C27C7" w:rsidRDefault="004C27C7" w:rsidP="004C27C7">
      <w:pPr>
        <w:jc w:val="both"/>
        <w:rPr>
          <w:rFonts w:eastAsia="Times New Roman"/>
          <w:color w:val="000000" w:themeColor="text1"/>
          <w:lang w:eastAsia="en-GB"/>
        </w:rPr>
      </w:pPr>
      <w:r w:rsidRPr="0002340B">
        <w:rPr>
          <w:color w:val="0E101A"/>
        </w:rPr>
        <w:t>The definition of </w:t>
      </w:r>
      <w:r w:rsidRPr="0002340B">
        <w:rPr>
          <w:rStyle w:val="Emphasis"/>
          <w:color w:val="0E101A"/>
        </w:rPr>
        <w:t>demand forecasting</w:t>
      </w:r>
      <w:r w:rsidRPr="0002340B">
        <w:rPr>
          <w:color w:val="0E101A"/>
        </w:rPr>
        <w:t xml:space="preserve"> is an accurate assessment of product demand based on the relationship between a product and a collection of independent input factors. It will not come as a surprise, as demand forecasting is now receiving the most research interest concerning the function of demand management. Jiang </w:t>
      </w:r>
      <w:r w:rsidR="001D75F2">
        <w:rPr>
          <w:color w:val="0E101A"/>
        </w:rPr>
        <w:t>(Jiang and Gao, 2019)</w:t>
      </w:r>
      <w:r w:rsidRPr="0002340B">
        <w:rPr>
          <w:color w:val="0E101A"/>
        </w:rPr>
        <w:t xml:space="preserve"> presented the proposed approach using various statistical score criteria to estimate power consumption accurately. The researchers proved that the proposed model is more error-free than the reference models. Accurate energy demand forecasting is vital for the operation and management of power </w:t>
      </w:r>
      <w:r w:rsidRPr="0002340B">
        <w:rPr>
          <w:color w:val="0E101A"/>
        </w:rPr>
        <w:t>systems</w:t>
      </w:r>
      <w:r w:rsidRPr="0002340B">
        <w:rPr>
          <w:rFonts w:eastAsia="Times New Roman"/>
          <w:color w:val="000000" w:themeColor="text1"/>
          <w:shd w:val="clear" w:color="auto" w:fill="FFFFFF"/>
          <w:lang w:eastAsia="en-GB"/>
        </w:rPr>
        <w:t xml:space="preserve"> (</w:t>
      </w:r>
      <w:r w:rsidRPr="0002340B">
        <w:rPr>
          <w:rFonts w:eastAsia="Times New Roman"/>
          <w:color w:val="000000" w:themeColor="text1"/>
          <w:shd w:val="clear" w:color="auto" w:fill="FFFFFF"/>
          <w:lang w:eastAsia="en-GB"/>
        </w:rPr>
        <w:t>Pham et al., 2020)</w:t>
      </w:r>
      <w:r w:rsidRPr="0002340B">
        <w:rPr>
          <w:color w:val="0E101A"/>
        </w:rPr>
        <w:t>.</w:t>
      </w:r>
    </w:p>
    <w:p w14:paraId="64065BF5" w14:textId="7E480B63" w:rsidR="004C27C7" w:rsidRPr="0002340B" w:rsidRDefault="004C27C7" w:rsidP="004C27C7">
      <w:pPr>
        <w:pStyle w:val="NormalWeb"/>
        <w:spacing w:before="0" w:beforeAutospacing="0" w:after="0" w:afterAutospacing="0"/>
        <w:jc w:val="both"/>
        <w:rPr>
          <w:color w:val="0E101A"/>
          <w:sz w:val="20"/>
          <w:szCs w:val="20"/>
        </w:rPr>
      </w:pPr>
      <w:r w:rsidRPr="0002340B">
        <w:rPr>
          <w:color w:val="0E101A"/>
          <w:sz w:val="20"/>
          <w:szCs w:val="20"/>
        </w:rPr>
        <w:t>Similarly, three publications propose several approaches for improving the performance and precision of power demand forecasts. First, Runge [16] presented multi-step-ahead short-term forecasting models designed to improve supply fans forecasting ability by employing black-box and hybrid grey-box methodologies to predict the future supply airflow rate and power demand</w:t>
      </w:r>
      <w:r w:rsidR="003524FD">
        <w:rPr>
          <w:color w:val="0E101A"/>
          <w:sz w:val="20"/>
          <w:szCs w:val="20"/>
        </w:rPr>
        <w:t>.</w:t>
      </w:r>
    </w:p>
    <w:p w14:paraId="34BE0A54" w14:textId="77777777" w:rsidR="004C27C7" w:rsidRPr="004C27C7" w:rsidRDefault="004C27C7" w:rsidP="004C27C7"/>
    <w:p w14:paraId="316976E0" w14:textId="70334E4B" w:rsidR="00A66829" w:rsidRPr="00C21C91" w:rsidRDefault="00A66829" w:rsidP="00A66829">
      <w:pPr>
        <w:pStyle w:val="Heading2"/>
        <w:rPr>
          <w:color w:val="000000" w:themeColor="text1"/>
        </w:rPr>
      </w:pPr>
      <w:r w:rsidRPr="00C21C91">
        <w:rPr>
          <w:color w:val="000000" w:themeColor="text1"/>
        </w:rPr>
        <w:t xml:space="preserve">ML Algorithms in </w:t>
      </w:r>
      <w:r w:rsidR="00E519DE">
        <w:rPr>
          <w:color w:val="000000" w:themeColor="text1"/>
        </w:rPr>
        <w:t>SCM</w:t>
      </w:r>
    </w:p>
    <w:p w14:paraId="6CB57D52" w14:textId="23D769D3" w:rsidR="003C41FA" w:rsidRDefault="00A66829" w:rsidP="00A66829">
      <w:pPr>
        <w:jc w:val="both"/>
        <w:rPr>
          <w:color w:val="000000" w:themeColor="text1"/>
        </w:rPr>
      </w:pPr>
      <w:r w:rsidRPr="00C21C91">
        <w:rPr>
          <w:color w:val="000000" w:themeColor="text1"/>
        </w:rPr>
        <w:t>Supplier selection is the most important aspect of the purchasing function (Pang, 2017). Due to the significance of suppliers in terms of cost, time, reliability, supply chain executives have invested significant effort in the supplier selection process. The selection procedure can be driven by MCDM</w:t>
      </w:r>
      <w:r w:rsidR="00CB18B3">
        <w:rPr>
          <w:color w:val="000000" w:themeColor="text1"/>
        </w:rPr>
        <w:t xml:space="preserve"> (Multi-Criteria Decision-Making Methods)</w:t>
      </w:r>
      <w:r w:rsidRPr="00C21C91">
        <w:rPr>
          <w:color w:val="000000" w:themeColor="text1"/>
        </w:rPr>
        <w:t xml:space="preserve"> strategies that incorporate competing considerations. Consequently, achieving a balance between these aspects is a crucial challenge for buying managers. MCDM approaches aid decision makers in assessing a group of choices (Guo, 2009). MCDM approaches assist decision-makers in </w:t>
      </w:r>
      <w:r w:rsidR="004C27C7" w:rsidRPr="00C21C91">
        <w:rPr>
          <w:color w:val="000000" w:themeColor="text1"/>
        </w:rPr>
        <w:t>analysing</w:t>
      </w:r>
      <w:r w:rsidRPr="00C21C91">
        <w:rPr>
          <w:color w:val="000000" w:themeColor="text1"/>
        </w:rPr>
        <w:t xml:space="preserve"> and selecting among a collection of possibilities. In some instances, the number of prospective suppliers and criteria is much greater than what MCDM approaches can handle effectively. On the other hand, MCDM methods are classified as descriptive and static methods, </w:t>
      </w:r>
      <w:r w:rsidR="000465DB" w:rsidRPr="00C21C91">
        <w:rPr>
          <w:color w:val="000000" w:themeColor="text1"/>
        </w:rPr>
        <w:t>like</w:t>
      </w:r>
      <w:r w:rsidRPr="00C21C91">
        <w:rPr>
          <w:color w:val="000000" w:themeColor="text1"/>
        </w:rPr>
        <w:t xml:space="preserve"> </w:t>
      </w:r>
      <w:r w:rsidR="004C27C7" w:rsidRPr="00C21C91">
        <w:rPr>
          <w:color w:val="000000" w:themeColor="text1"/>
        </w:rPr>
        <w:t>most</w:t>
      </w:r>
      <w:r w:rsidRPr="00C21C91">
        <w:rPr>
          <w:color w:val="000000" w:themeColor="text1"/>
        </w:rPr>
        <w:t xml:space="preserve"> other conventional methods. However, in today's competitive marketplace, data analysis approaches are unquestionably more valuable than qualitative research methods. In this era, ML algorithms outperform the </w:t>
      </w:r>
      <w:r w:rsidR="003C41FA" w:rsidRPr="00C21C91">
        <w:rPr>
          <w:color w:val="000000" w:themeColor="text1"/>
        </w:rPr>
        <w:t>be</w:t>
      </w:r>
      <w:r w:rsidRPr="00C21C91">
        <w:rPr>
          <w:color w:val="000000" w:themeColor="text1"/>
        </w:rPr>
        <w:t>fore</w:t>
      </w:r>
      <w:r w:rsidR="003C41FA" w:rsidRPr="00C21C91">
        <w:rPr>
          <w:color w:val="000000" w:themeColor="text1"/>
        </w:rPr>
        <w:t xml:space="preserve"> </w:t>
      </w:r>
      <w:r w:rsidRPr="00C21C91">
        <w:rPr>
          <w:color w:val="000000" w:themeColor="text1"/>
        </w:rPr>
        <w:t xml:space="preserve">mentioned methods significantly. </w:t>
      </w:r>
    </w:p>
    <w:p w14:paraId="1240F609" w14:textId="77777777" w:rsidR="00CB18B3" w:rsidRPr="00C21C91" w:rsidRDefault="00CB18B3" w:rsidP="00A66829">
      <w:pPr>
        <w:jc w:val="both"/>
        <w:rPr>
          <w:color w:val="000000" w:themeColor="text1"/>
        </w:rPr>
      </w:pPr>
    </w:p>
    <w:p w14:paraId="647367A8" w14:textId="386286BB" w:rsidR="00E8678A" w:rsidRPr="00C21C91" w:rsidRDefault="00E8678A" w:rsidP="00E8678A">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Pr="00C21C91">
        <w:rPr>
          <w:noProof/>
          <w:color w:val="000000" w:themeColor="text1"/>
        </w:rPr>
        <w:t>I</w:t>
      </w:r>
      <w:r w:rsidRPr="00C21C91">
        <w:rPr>
          <w:color w:val="000000" w:themeColor="text1"/>
        </w:rPr>
        <w:fldChar w:fldCharType="end"/>
      </w:r>
      <w:r w:rsidRPr="00C21C91">
        <w:rPr>
          <w:color w:val="000000" w:themeColor="text1"/>
        </w:rPr>
        <w:t>. State of the art ML algorithms</w:t>
      </w:r>
      <w:r w:rsidR="00972D70">
        <w:rPr>
          <w:color w:val="000000" w:themeColor="text1"/>
        </w:rPr>
        <w:t xml:space="preserve"> for SCM</w:t>
      </w:r>
    </w:p>
    <w:tbl>
      <w:tblPr>
        <w:tblStyle w:val="TableGrid"/>
        <w:tblW w:w="0" w:type="auto"/>
        <w:tblLook w:val="04A0" w:firstRow="1" w:lastRow="0" w:firstColumn="1" w:lastColumn="0" w:noHBand="0" w:noVBand="1"/>
      </w:tblPr>
      <w:tblGrid>
        <w:gridCol w:w="1271"/>
        <w:gridCol w:w="1492"/>
        <w:gridCol w:w="2093"/>
      </w:tblGrid>
      <w:tr w:rsidR="00C21C91" w:rsidRPr="00C21C91" w14:paraId="7B60311B" w14:textId="77777777" w:rsidTr="00680411">
        <w:trPr>
          <w:trHeight w:val="841"/>
        </w:trPr>
        <w:tc>
          <w:tcPr>
            <w:tcW w:w="1271" w:type="dxa"/>
          </w:tcPr>
          <w:p w14:paraId="24E1B47D" w14:textId="1D85019F" w:rsidR="00BF331D" w:rsidRPr="00C21C91" w:rsidRDefault="00BF331D" w:rsidP="00BF331D">
            <w:pPr>
              <w:jc w:val="both"/>
              <w:rPr>
                <w:color w:val="000000" w:themeColor="text1"/>
              </w:rPr>
            </w:pPr>
            <w:r w:rsidRPr="00C21C91">
              <w:rPr>
                <w:b/>
                <w:bCs/>
                <w:color w:val="000000" w:themeColor="text1"/>
                <w:sz w:val="16"/>
                <w:szCs w:val="16"/>
              </w:rPr>
              <w:t>Types of Machine Learning</w:t>
            </w:r>
          </w:p>
        </w:tc>
        <w:tc>
          <w:tcPr>
            <w:tcW w:w="1492" w:type="dxa"/>
          </w:tcPr>
          <w:p w14:paraId="01D5D7AF" w14:textId="01F4654F" w:rsidR="00BF331D" w:rsidRPr="00C21C91" w:rsidRDefault="00BF331D" w:rsidP="00BF331D">
            <w:pPr>
              <w:jc w:val="both"/>
              <w:rPr>
                <w:color w:val="000000" w:themeColor="text1"/>
              </w:rPr>
            </w:pPr>
            <w:r w:rsidRPr="00C21C91">
              <w:rPr>
                <w:b/>
                <w:bCs/>
                <w:color w:val="000000" w:themeColor="text1"/>
                <w:sz w:val="16"/>
                <w:szCs w:val="16"/>
              </w:rPr>
              <w:t>Classifiers</w:t>
            </w:r>
          </w:p>
        </w:tc>
        <w:tc>
          <w:tcPr>
            <w:tcW w:w="2093" w:type="dxa"/>
          </w:tcPr>
          <w:p w14:paraId="03C017DD" w14:textId="31BA3EF4" w:rsidR="00BF331D" w:rsidRPr="00C21C91" w:rsidRDefault="00BF331D" w:rsidP="00BF331D">
            <w:pPr>
              <w:jc w:val="both"/>
              <w:rPr>
                <w:color w:val="000000" w:themeColor="text1"/>
              </w:rPr>
            </w:pPr>
            <w:r w:rsidRPr="00C21C91">
              <w:rPr>
                <w:b/>
                <w:bCs/>
                <w:color w:val="000000" w:themeColor="text1"/>
                <w:sz w:val="16"/>
                <w:szCs w:val="16"/>
              </w:rPr>
              <w:t>Detail</w:t>
            </w:r>
          </w:p>
        </w:tc>
      </w:tr>
      <w:tr w:rsidR="00C21C91" w:rsidRPr="00C21C91" w14:paraId="3732C0B5" w14:textId="77777777" w:rsidTr="00680411">
        <w:tc>
          <w:tcPr>
            <w:tcW w:w="1271" w:type="dxa"/>
            <w:vMerge w:val="restart"/>
          </w:tcPr>
          <w:p w14:paraId="3448D601" w14:textId="25F5FA2F" w:rsidR="00680411" w:rsidRPr="00201A4A" w:rsidRDefault="00680411" w:rsidP="00BF331D">
            <w:pPr>
              <w:jc w:val="both"/>
              <w:rPr>
                <w:color w:val="000000" w:themeColor="text1"/>
                <w:sz w:val="15"/>
                <w:szCs w:val="15"/>
              </w:rPr>
            </w:pPr>
            <w:r w:rsidRPr="00201A4A">
              <w:rPr>
                <w:b/>
                <w:bCs/>
                <w:color w:val="000000" w:themeColor="text1"/>
                <w:sz w:val="15"/>
                <w:szCs w:val="15"/>
              </w:rPr>
              <w:t>Supervised learning</w:t>
            </w:r>
          </w:p>
        </w:tc>
        <w:tc>
          <w:tcPr>
            <w:tcW w:w="1492" w:type="dxa"/>
          </w:tcPr>
          <w:p w14:paraId="59543E65" w14:textId="77777777" w:rsidR="00680411" w:rsidRPr="00201A4A" w:rsidRDefault="00680411" w:rsidP="00680411">
            <w:pPr>
              <w:rPr>
                <w:color w:val="000000" w:themeColor="text1"/>
                <w:sz w:val="15"/>
                <w:szCs w:val="15"/>
              </w:rPr>
            </w:pPr>
            <w:r w:rsidRPr="00201A4A">
              <w:rPr>
                <w:color w:val="000000" w:themeColor="text1"/>
                <w:sz w:val="15"/>
                <w:szCs w:val="15"/>
              </w:rPr>
              <w:t>Decision Trees</w:t>
            </w:r>
          </w:p>
          <w:p w14:paraId="6946C2FF" w14:textId="77777777" w:rsidR="00680411" w:rsidRPr="00201A4A" w:rsidRDefault="00680411" w:rsidP="00BF331D">
            <w:pPr>
              <w:jc w:val="both"/>
              <w:rPr>
                <w:color w:val="000000" w:themeColor="text1"/>
                <w:sz w:val="15"/>
                <w:szCs w:val="15"/>
              </w:rPr>
            </w:pPr>
          </w:p>
        </w:tc>
        <w:tc>
          <w:tcPr>
            <w:tcW w:w="2093" w:type="dxa"/>
          </w:tcPr>
          <w:p w14:paraId="19AA5976" w14:textId="435FE750" w:rsidR="00680411" w:rsidRPr="00201A4A" w:rsidRDefault="00680411" w:rsidP="00680411">
            <w:pPr>
              <w:jc w:val="both"/>
              <w:rPr>
                <w:color w:val="000000" w:themeColor="text1"/>
                <w:sz w:val="15"/>
                <w:szCs w:val="15"/>
              </w:rPr>
            </w:pPr>
            <w:r w:rsidRPr="00201A4A">
              <w:rPr>
                <w:color w:val="000000" w:themeColor="text1"/>
                <w:sz w:val="15"/>
                <w:szCs w:val="15"/>
              </w:rPr>
              <w:t xml:space="preserve">Decision trees used to classify features into distinct nodes for classification objectives. Additionally, to </w:t>
            </w:r>
            <w:r w:rsidR="00B60A0E" w:rsidRPr="00201A4A">
              <w:rPr>
                <w:color w:val="000000" w:themeColor="text1"/>
                <w:sz w:val="15"/>
                <w:szCs w:val="15"/>
              </w:rPr>
              <w:t>analyse</w:t>
            </w:r>
            <w:r w:rsidRPr="00201A4A">
              <w:rPr>
                <w:color w:val="000000" w:themeColor="text1"/>
                <w:sz w:val="15"/>
                <w:szCs w:val="15"/>
              </w:rPr>
              <w:t xml:space="preserve"> uncertain decisions (Song, 2015).</w:t>
            </w:r>
          </w:p>
          <w:p w14:paraId="5AB39A49" w14:textId="306BEB86" w:rsidR="00680411" w:rsidRPr="00201A4A" w:rsidRDefault="00680411" w:rsidP="00BF331D">
            <w:pPr>
              <w:jc w:val="both"/>
              <w:rPr>
                <w:color w:val="000000" w:themeColor="text1"/>
                <w:sz w:val="15"/>
                <w:szCs w:val="15"/>
              </w:rPr>
            </w:pPr>
          </w:p>
        </w:tc>
      </w:tr>
      <w:tr w:rsidR="00C21C91" w:rsidRPr="00C21C91" w14:paraId="7479E55B" w14:textId="77777777" w:rsidTr="00680411">
        <w:tc>
          <w:tcPr>
            <w:tcW w:w="1271" w:type="dxa"/>
            <w:vMerge/>
          </w:tcPr>
          <w:p w14:paraId="31179F98" w14:textId="77777777" w:rsidR="00680411" w:rsidRPr="00201A4A" w:rsidRDefault="00680411" w:rsidP="00BF331D">
            <w:pPr>
              <w:jc w:val="both"/>
              <w:rPr>
                <w:color w:val="000000" w:themeColor="text1"/>
                <w:sz w:val="15"/>
                <w:szCs w:val="15"/>
              </w:rPr>
            </w:pPr>
          </w:p>
        </w:tc>
        <w:tc>
          <w:tcPr>
            <w:tcW w:w="1492" w:type="dxa"/>
          </w:tcPr>
          <w:p w14:paraId="0B88CF07" w14:textId="77777777" w:rsidR="00680411" w:rsidRPr="00201A4A" w:rsidRDefault="00680411" w:rsidP="00680411">
            <w:pPr>
              <w:rPr>
                <w:color w:val="000000" w:themeColor="text1"/>
                <w:sz w:val="15"/>
                <w:szCs w:val="15"/>
              </w:rPr>
            </w:pPr>
            <w:r w:rsidRPr="00201A4A">
              <w:rPr>
                <w:color w:val="000000" w:themeColor="text1"/>
                <w:sz w:val="15"/>
                <w:szCs w:val="15"/>
              </w:rPr>
              <w:t>Random Forest</w:t>
            </w:r>
          </w:p>
          <w:p w14:paraId="72525AC4" w14:textId="77777777" w:rsidR="00680411" w:rsidRPr="00201A4A" w:rsidRDefault="00680411" w:rsidP="00BF331D">
            <w:pPr>
              <w:jc w:val="both"/>
              <w:rPr>
                <w:color w:val="000000" w:themeColor="text1"/>
                <w:sz w:val="15"/>
                <w:szCs w:val="15"/>
              </w:rPr>
            </w:pPr>
          </w:p>
        </w:tc>
        <w:tc>
          <w:tcPr>
            <w:tcW w:w="2093" w:type="dxa"/>
          </w:tcPr>
          <w:p w14:paraId="1F9652BE" w14:textId="77777777" w:rsidR="00680411" w:rsidRPr="00201A4A" w:rsidRDefault="00680411" w:rsidP="00680411">
            <w:pPr>
              <w:jc w:val="both"/>
              <w:rPr>
                <w:color w:val="000000" w:themeColor="text1"/>
                <w:sz w:val="15"/>
                <w:szCs w:val="15"/>
              </w:rPr>
            </w:pPr>
            <w:r w:rsidRPr="00201A4A">
              <w:rPr>
                <w:color w:val="000000" w:themeColor="text1"/>
                <w:sz w:val="15"/>
                <w:szCs w:val="15"/>
              </w:rPr>
              <w:t>It implements decision trees on various examples and utilizes the maximum vote for classification (</w:t>
            </w:r>
            <w:proofErr w:type="spellStart"/>
            <w:r w:rsidRPr="00201A4A">
              <w:rPr>
                <w:color w:val="000000" w:themeColor="text1"/>
                <w:sz w:val="15"/>
                <w:szCs w:val="15"/>
              </w:rPr>
              <w:t>Biau</w:t>
            </w:r>
            <w:proofErr w:type="spellEnd"/>
            <w:r w:rsidRPr="00201A4A">
              <w:rPr>
                <w:color w:val="000000" w:themeColor="text1"/>
                <w:sz w:val="15"/>
                <w:szCs w:val="15"/>
              </w:rPr>
              <w:t>, 2016).</w:t>
            </w:r>
          </w:p>
          <w:p w14:paraId="5C70F528" w14:textId="77777777" w:rsidR="00680411" w:rsidRPr="00201A4A" w:rsidRDefault="00680411" w:rsidP="00BF331D">
            <w:pPr>
              <w:jc w:val="both"/>
              <w:rPr>
                <w:color w:val="000000" w:themeColor="text1"/>
                <w:sz w:val="15"/>
                <w:szCs w:val="15"/>
              </w:rPr>
            </w:pPr>
          </w:p>
        </w:tc>
      </w:tr>
      <w:tr w:rsidR="00C21C91" w:rsidRPr="00C21C91" w14:paraId="02B76D15" w14:textId="77777777" w:rsidTr="00680411">
        <w:tc>
          <w:tcPr>
            <w:tcW w:w="1271" w:type="dxa"/>
            <w:vMerge/>
          </w:tcPr>
          <w:p w14:paraId="0360CE7F" w14:textId="77777777" w:rsidR="00680411" w:rsidRPr="00201A4A" w:rsidRDefault="00680411" w:rsidP="00BF331D">
            <w:pPr>
              <w:jc w:val="both"/>
              <w:rPr>
                <w:color w:val="000000" w:themeColor="text1"/>
                <w:sz w:val="15"/>
                <w:szCs w:val="15"/>
              </w:rPr>
            </w:pPr>
          </w:p>
        </w:tc>
        <w:tc>
          <w:tcPr>
            <w:tcW w:w="1492" w:type="dxa"/>
          </w:tcPr>
          <w:p w14:paraId="346A8C11" w14:textId="77777777" w:rsidR="00680411" w:rsidRPr="00201A4A" w:rsidRDefault="00680411" w:rsidP="00680411">
            <w:pPr>
              <w:rPr>
                <w:color w:val="000000" w:themeColor="text1"/>
                <w:sz w:val="15"/>
                <w:szCs w:val="15"/>
              </w:rPr>
            </w:pPr>
            <w:r w:rsidRPr="00201A4A">
              <w:rPr>
                <w:color w:val="000000" w:themeColor="text1"/>
                <w:sz w:val="15"/>
                <w:szCs w:val="15"/>
              </w:rPr>
              <w:t>SVM</w:t>
            </w:r>
          </w:p>
          <w:p w14:paraId="33DE8A1F" w14:textId="77777777" w:rsidR="00680411" w:rsidRPr="00201A4A" w:rsidRDefault="00680411" w:rsidP="00BF331D">
            <w:pPr>
              <w:jc w:val="both"/>
              <w:rPr>
                <w:color w:val="000000" w:themeColor="text1"/>
                <w:sz w:val="15"/>
                <w:szCs w:val="15"/>
              </w:rPr>
            </w:pPr>
          </w:p>
        </w:tc>
        <w:tc>
          <w:tcPr>
            <w:tcW w:w="2093" w:type="dxa"/>
          </w:tcPr>
          <w:p w14:paraId="7B6592A3" w14:textId="4D535C52" w:rsidR="00680411" w:rsidRPr="00201A4A" w:rsidRDefault="00680411" w:rsidP="00BF331D">
            <w:pPr>
              <w:jc w:val="both"/>
              <w:rPr>
                <w:color w:val="000000" w:themeColor="text1"/>
                <w:sz w:val="15"/>
                <w:szCs w:val="15"/>
              </w:rPr>
            </w:pPr>
            <w:r w:rsidRPr="00201A4A">
              <w:rPr>
                <w:color w:val="000000" w:themeColor="text1"/>
                <w:sz w:val="15"/>
                <w:szCs w:val="15"/>
              </w:rPr>
              <w:t>Support vector machine is most effective for classification purposes (</w:t>
            </w:r>
            <w:proofErr w:type="spellStart"/>
            <w:r w:rsidRPr="00201A4A">
              <w:rPr>
                <w:color w:val="000000" w:themeColor="text1"/>
                <w:sz w:val="15"/>
                <w:szCs w:val="15"/>
              </w:rPr>
              <w:t>Shmilovici</w:t>
            </w:r>
            <w:proofErr w:type="spellEnd"/>
            <w:r w:rsidRPr="00201A4A">
              <w:rPr>
                <w:color w:val="000000" w:themeColor="text1"/>
                <w:sz w:val="15"/>
                <w:szCs w:val="15"/>
              </w:rPr>
              <w:t>, 2009) when it is used to calculate margins</w:t>
            </w:r>
          </w:p>
        </w:tc>
      </w:tr>
      <w:tr w:rsidR="00C21C91" w:rsidRPr="00C21C91" w14:paraId="481389A2" w14:textId="77777777" w:rsidTr="00680411">
        <w:tc>
          <w:tcPr>
            <w:tcW w:w="1271" w:type="dxa"/>
            <w:vMerge/>
          </w:tcPr>
          <w:p w14:paraId="51E06777" w14:textId="77777777" w:rsidR="00680411" w:rsidRPr="00201A4A" w:rsidRDefault="00680411" w:rsidP="00BF331D">
            <w:pPr>
              <w:jc w:val="both"/>
              <w:rPr>
                <w:color w:val="000000" w:themeColor="text1"/>
                <w:sz w:val="15"/>
                <w:szCs w:val="15"/>
              </w:rPr>
            </w:pPr>
          </w:p>
        </w:tc>
        <w:tc>
          <w:tcPr>
            <w:tcW w:w="1492" w:type="dxa"/>
          </w:tcPr>
          <w:p w14:paraId="28EE19D9" w14:textId="5507F274" w:rsidR="00680411" w:rsidRPr="00201A4A" w:rsidRDefault="00680411" w:rsidP="00BF331D">
            <w:pPr>
              <w:jc w:val="both"/>
              <w:rPr>
                <w:color w:val="000000" w:themeColor="text1"/>
                <w:sz w:val="15"/>
                <w:szCs w:val="15"/>
              </w:rPr>
            </w:pPr>
            <w:r w:rsidRPr="00201A4A">
              <w:rPr>
                <w:color w:val="000000" w:themeColor="text1"/>
                <w:sz w:val="15"/>
                <w:szCs w:val="15"/>
              </w:rPr>
              <w:t xml:space="preserve">K-nearest </w:t>
            </w:r>
            <w:r w:rsidR="008B4143" w:rsidRPr="00201A4A">
              <w:rPr>
                <w:color w:val="000000" w:themeColor="text1"/>
                <w:sz w:val="15"/>
                <w:szCs w:val="15"/>
              </w:rPr>
              <w:t>neighbour</w:t>
            </w:r>
          </w:p>
        </w:tc>
        <w:tc>
          <w:tcPr>
            <w:tcW w:w="2093" w:type="dxa"/>
          </w:tcPr>
          <w:p w14:paraId="1113ABEA" w14:textId="77777777" w:rsidR="00680411" w:rsidRPr="00201A4A" w:rsidRDefault="00680411" w:rsidP="00680411">
            <w:pPr>
              <w:jc w:val="both"/>
              <w:rPr>
                <w:color w:val="000000" w:themeColor="text1"/>
                <w:sz w:val="15"/>
                <w:szCs w:val="15"/>
              </w:rPr>
            </w:pPr>
            <w:r w:rsidRPr="00201A4A">
              <w:rPr>
                <w:color w:val="000000" w:themeColor="text1"/>
                <w:sz w:val="15"/>
                <w:szCs w:val="15"/>
              </w:rPr>
              <w:t>Generally, the classifier uses the training data. When the classifier is presented with the test data, both are compared. Here, the K most correlated training data are extracted (Kramer, 2013).</w:t>
            </w:r>
          </w:p>
          <w:p w14:paraId="51626D9A" w14:textId="77777777" w:rsidR="00680411" w:rsidRPr="00201A4A" w:rsidRDefault="00680411" w:rsidP="00BF331D">
            <w:pPr>
              <w:jc w:val="both"/>
              <w:rPr>
                <w:color w:val="000000" w:themeColor="text1"/>
                <w:sz w:val="15"/>
                <w:szCs w:val="15"/>
              </w:rPr>
            </w:pPr>
          </w:p>
        </w:tc>
      </w:tr>
      <w:tr w:rsidR="00C21C91" w:rsidRPr="00C21C91" w14:paraId="65002FD1" w14:textId="77777777" w:rsidTr="00680411">
        <w:tc>
          <w:tcPr>
            <w:tcW w:w="1271" w:type="dxa"/>
            <w:vMerge/>
          </w:tcPr>
          <w:p w14:paraId="3093D9C7" w14:textId="77777777" w:rsidR="00680411" w:rsidRPr="00201A4A" w:rsidRDefault="00680411" w:rsidP="00BF331D">
            <w:pPr>
              <w:jc w:val="both"/>
              <w:rPr>
                <w:color w:val="000000" w:themeColor="text1"/>
                <w:sz w:val="15"/>
                <w:szCs w:val="15"/>
              </w:rPr>
            </w:pPr>
          </w:p>
        </w:tc>
        <w:tc>
          <w:tcPr>
            <w:tcW w:w="1492" w:type="dxa"/>
          </w:tcPr>
          <w:p w14:paraId="3D74837F" w14:textId="77777777" w:rsidR="00680411" w:rsidRPr="00201A4A" w:rsidRDefault="00680411" w:rsidP="00680411">
            <w:pPr>
              <w:rPr>
                <w:color w:val="000000" w:themeColor="text1"/>
                <w:sz w:val="15"/>
                <w:szCs w:val="15"/>
              </w:rPr>
            </w:pPr>
            <w:r w:rsidRPr="00201A4A">
              <w:rPr>
                <w:color w:val="000000" w:themeColor="text1"/>
                <w:sz w:val="15"/>
                <w:szCs w:val="15"/>
              </w:rPr>
              <w:t>PCA</w:t>
            </w:r>
          </w:p>
          <w:p w14:paraId="33167D89" w14:textId="77777777" w:rsidR="00680411" w:rsidRPr="00201A4A" w:rsidRDefault="00680411" w:rsidP="00BF331D">
            <w:pPr>
              <w:jc w:val="both"/>
              <w:rPr>
                <w:color w:val="000000" w:themeColor="text1"/>
                <w:sz w:val="15"/>
                <w:szCs w:val="15"/>
              </w:rPr>
            </w:pPr>
          </w:p>
        </w:tc>
        <w:tc>
          <w:tcPr>
            <w:tcW w:w="2093" w:type="dxa"/>
          </w:tcPr>
          <w:p w14:paraId="2FD14157" w14:textId="77777777" w:rsidR="00680411" w:rsidRPr="00201A4A" w:rsidRDefault="00680411" w:rsidP="00680411">
            <w:pPr>
              <w:jc w:val="both"/>
              <w:rPr>
                <w:color w:val="000000" w:themeColor="text1"/>
                <w:sz w:val="15"/>
                <w:szCs w:val="15"/>
              </w:rPr>
            </w:pPr>
            <w:r w:rsidRPr="00201A4A">
              <w:rPr>
                <w:color w:val="000000" w:themeColor="text1"/>
                <w:sz w:val="15"/>
                <w:szCs w:val="15"/>
              </w:rPr>
              <w:t>Principal component analysis (PCA) can make calculations faster and simpler by reducing the dimension of the data (Abdi, 2010).</w:t>
            </w:r>
          </w:p>
          <w:p w14:paraId="00DACD3C" w14:textId="77777777" w:rsidR="00680411" w:rsidRPr="00201A4A" w:rsidRDefault="00680411" w:rsidP="00BF331D">
            <w:pPr>
              <w:jc w:val="both"/>
              <w:rPr>
                <w:color w:val="000000" w:themeColor="text1"/>
                <w:sz w:val="15"/>
                <w:szCs w:val="15"/>
              </w:rPr>
            </w:pPr>
          </w:p>
        </w:tc>
      </w:tr>
      <w:tr w:rsidR="00C21C91" w:rsidRPr="00C21C91" w14:paraId="74CC866C" w14:textId="77777777" w:rsidTr="00680411">
        <w:tc>
          <w:tcPr>
            <w:tcW w:w="1271" w:type="dxa"/>
            <w:vMerge w:val="restart"/>
          </w:tcPr>
          <w:p w14:paraId="5E19250E" w14:textId="77777777" w:rsidR="00680411" w:rsidRPr="00201A4A" w:rsidRDefault="00680411" w:rsidP="00680411">
            <w:pPr>
              <w:jc w:val="both"/>
              <w:rPr>
                <w:b/>
                <w:bCs/>
                <w:color w:val="000000" w:themeColor="text1"/>
                <w:sz w:val="15"/>
                <w:szCs w:val="15"/>
              </w:rPr>
            </w:pPr>
          </w:p>
          <w:p w14:paraId="53374788" w14:textId="05AF5FCF" w:rsidR="00680411" w:rsidRPr="00201A4A" w:rsidRDefault="00680411" w:rsidP="00680411">
            <w:pPr>
              <w:jc w:val="both"/>
              <w:rPr>
                <w:color w:val="000000" w:themeColor="text1"/>
                <w:sz w:val="15"/>
                <w:szCs w:val="15"/>
              </w:rPr>
            </w:pPr>
            <w:r w:rsidRPr="00201A4A">
              <w:rPr>
                <w:b/>
                <w:bCs/>
                <w:color w:val="000000" w:themeColor="text1"/>
                <w:sz w:val="15"/>
                <w:szCs w:val="15"/>
              </w:rPr>
              <w:t>Unsupervised learning</w:t>
            </w:r>
          </w:p>
        </w:tc>
        <w:tc>
          <w:tcPr>
            <w:tcW w:w="1492" w:type="dxa"/>
          </w:tcPr>
          <w:p w14:paraId="0AC01336" w14:textId="22F46CE6" w:rsidR="00680411" w:rsidRPr="00201A4A" w:rsidRDefault="00680411" w:rsidP="00BF331D">
            <w:pPr>
              <w:jc w:val="both"/>
              <w:rPr>
                <w:color w:val="000000" w:themeColor="text1"/>
                <w:sz w:val="15"/>
                <w:szCs w:val="15"/>
              </w:rPr>
            </w:pPr>
            <w:r w:rsidRPr="00201A4A">
              <w:rPr>
                <w:color w:val="000000" w:themeColor="text1"/>
                <w:sz w:val="15"/>
                <w:szCs w:val="15"/>
              </w:rPr>
              <w:t>K-means clustering</w:t>
            </w:r>
          </w:p>
        </w:tc>
        <w:tc>
          <w:tcPr>
            <w:tcW w:w="2093" w:type="dxa"/>
          </w:tcPr>
          <w:p w14:paraId="05ADBA30" w14:textId="52145E95" w:rsidR="00680411" w:rsidRPr="00201A4A" w:rsidRDefault="00680411" w:rsidP="00BF331D">
            <w:pPr>
              <w:jc w:val="both"/>
              <w:rPr>
                <w:color w:val="000000" w:themeColor="text1"/>
                <w:sz w:val="15"/>
                <w:szCs w:val="15"/>
              </w:rPr>
            </w:pPr>
            <w:r w:rsidRPr="00201A4A">
              <w:rPr>
                <w:color w:val="000000" w:themeColor="text1"/>
                <w:sz w:val="15"/>
                <w:szCs w:val="15"/>
              </w:rPr>
              <w:t>K-means clustering is used to discover data object groupings within a dataset (Likas, 2003)</w:t>
            </w:r>
          </w:p>
        </w:tc>
      </w:tr>
      <w:tr w:rsidR="00C21C91" w:rsidRPr="00C21C91" w14:paraId="4BAE1902" w14:textId="77777777" w:rsidTr="00680411">
        <w:tc>
          <w:tcPr>
            <w:tcW w:w="1271" w:type="dxa"/>
            <w:vMerge/>
          </w:tcPr>
          <w:p w14:paraId="654DC5E8" w14:textId="77777777" w:rsidR="00680411" w:rsidRPr="00201A4A" w:rsidRDefault="00680411" w:rsidP="00BF331D">
            <w:pPr>
              <w:jc w:val="both"/>
              <w:rPr>
                <w:color w:val="000000" w:themeColor="text1"/>
                <w:sz w:val="15"/>
                <w:szCs w:val="15"/>
              </w:rPr>
            </w:pPr>
          </w:p>
        </w:tc>
        <w:tc>
          <w:tcPr>
            <w:tcW w:w="1492" w:type="dxa"/>
          </w:tcPr>
          <w:p w14:paraId="6F1258F7" w14:textId="49C22EAF" w:rsidR="00680411" w:rsidRPr="00201A4A" w:rsidRDefault="00680411" w:rsidP="00680411">
            <w:pPr>
              <w:rPr>
                <w:color w:val="000000" w:themeColor="text1"/>
                <w:sz w:val="15"/>
                <w:szCs w:val="15"/>
              </w:rPr>
            </w:pPr>
            <w:r w:rsidRPr="00201A4A">
              <w:rPr>
                <w:color w:val="000000" w:themeColor="text1"/>
                <w:sz w:val="15"/>
                <w:szCs w:val="15"/>
              </w:rPr>
              <w:t>Boosting</w:t>
            </w:r>
          </w:p>
          <w:p w14:paraId="73AE4C0A" w14:textId="77777777" w:rsidR="00680411" w:rsidRPr="00201A4A" w:rsidRDefault="00680411" w:rsidP="00BF331D">
            <w:pPr>
              <w:jc w:val="both"/>
              <w:rPr>
                <w:color w:val="000000" w:themeColor="text1"/>
                <w:sz w:val="15"/>
                <w:szCs w:val="15"/>
              </w:rPr>
            </w:pPr>
          </w:p>
        </w:tc>
        <w:tc>
          <w:tcPr>
            <w:tcW w:w="2093" w:type="dxa"/>
          </w:tcPr>
          <w:p w14:paraId="646320BC" w14:textId="77777777" w:rsidR="00680411" w:rsidRPr="00201A4A" w:rsidRDefault="00680411" w:rsidP="00680411">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p w14:paraId="00A81805" w14:textId="77777777" w:rsidR="00680411" w:rsidRPr="00201A4A" w:rsidRDefault="00680411" w:rsidP="00BF331D">
            <w:pPr>
              <w:jc w:val="both"/>
              <w:rPr>
                <w:color w:val="000000" w:themeColor="text1"/>
                <w:sz w:val="15"/>
                <w:szCs w:val="15"/>
              </w:rPr>
            </w:pPr>
          </w:p>
        </w:tc>
      </w:tr>
      <w:tr w:rsidR="00C21C91" w:rsidRPr="00C21C91" w14:paraId="22AA612B" w14:textId="77777777" w:rsidTr="00680411">
        <w:tc>
          <w:tcPr>
            <w:tcW w:w="1271" w:type="dxa"/>
            <w:vMerge w:val="restart"/>
          </w:tcPr>
          <w:p w14:paraId="0C76EBEA" w14:textId="77777777" w:rsidR="00680411" w:rsidRPr="00201A4A" w:rsidRDefault="00680411" w:rsidP="00680411">
            <w:pPr>
              <w:rPr>
                <w:b/>
                <w:bCs/>
                <w:color w:val="000000" w:themeColor="text1"/>
                <w:sz w:val="15"/>
                <w:szCs w:val="15"/>
              </w:rPr>
            </w:pPr>
          </w:p>
          <w:p w14:paraId="517E4334" w14:textId="4945395D" w:rsidR="00680411" w:rsidRPr="00201A4A" w:rsidRDefault="00680411" w:rsidP="00680411">
            <w:pPr>
              <w:jc w:val="both"/>
              <w:rPr>
                <w:color w:val="000000" w:themeColor="text1"/>
                <w:sz w:val="15"/>
                <w:szCs w:val="15"/>
              </w:rPr>
            </w:pPr>
            <w:r w:rsidRPr="00201A4A">
              <w:rPr>
                <w:b/>
                <w:bCs/>
                <w:color w:val="000000" w:themeColor="text1"/>
                <w:sz w:val="15"/>
                <w:szCs w:val="15"/>
              </w:rPr>
              <w:t>Ensemble learning</w:t>
            </w:r>
          </w:p>
        </w:tc>
        <w:tc>
          <w:tcPr>
            <w:tcW w:w="1492" w:type="dxa"/>
          </w:tcPr>
          <w:p w14:paraId="06574335" w14:textId="77777777" w:rsidR="00680411" w:rsidRPr="00201A4A" w:rsidRDefault="00680411" w:rsidP="00680411">
            <w:pPr>
              <w:rPr>
                <w:color w:val="000000" w:themeColor="text1"/>
                <w:sz w:val="15"/>
                <w:szCs w:val="15"/>
              </w:rPr>
            </w:pPr>
            <w:r w:rsidRPr="00201A4A">
              <w:rPr>
                <w:color w:val="000000" w:themeColor="text1"/>
                <w:sz w:val="15"/>
                <w:szCs w:val="15"/>
              </w:rPr>
              <w:t>Boosting</w:t>
            </w:r>
          </w:p>
          <w:p w14:paraId="73E502FF" w14:textId="77777777" w:rsidR="00680411" w:rsidRPr="00201A4A" w:rsidRDefault="00680411" w:rsidP="00680411">
            <w:pPr>
              <w:rPr>
                <w:color w:val="000000" w:themeColor="text1"/>
                <w:sz w:val="15"/>
                <w:szCs w:val="15"/>
              </w:rPr>
            </w:pPr>
          </w:p>
        </w:tc>
        <w:tc>
          <w:tcPr>
            <w:tcW w:w="2093" w:type="dxa"/>
          </w:tcPr>
          <w:p w14:paraId="33B0DA10" w14:textId="7853CD50" w:rsidR="00680411" w:rsidRPr="00201A4A" w:rsidRDefault="00680411" w:rsidP="00680411">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tc>
      </w:tr>
      <w:tr w:rsidR="00C21C91" w:rsidRPr="00C21C91" w14:paraId="62A92556" w14:textId="77777777" w:rsidTr="00680411">
        <w:tc>
          <w:tcPr>
            <w:tcW w:w="1271" w:type="dxa"/>
            <w:vMerge/>
          </w:tcPr>
          <w:p w14:paraId="7F5F13BA" w14:textId="77777777" w:rsidR="00680411" w:rsidRPr="00201A4A" w:rsidRDefault="00680411" w:rsidP="00BF331D">
            <w:pPr>
              <w:jc w:val="both"/>
              <w:rPr>
                <w:color w:val="000000" w:themeColor="text1"/>
                <w:sz w:val="15"/>
                <w:szCs w:val="15"/>
              </w:rPr>
            </w:pPr>
          </w:p>
        </w:tc>
        <w:tc>
          <w:tcPr>
            <w:tcW w:w="1492" w:type="dxa"/>
          </w:tcPr>
          <w:p w14:paraId="7D84BB15" w14:textId="3DDD9725" w:rsidR="00680411" w:rsidRPr="00201A4A" w:rsidRDefault="00680411" w:rsidP="00680411">
            <w:pPr>
              <w:rPr>
                <w:color w:val="000000" w:themeColor="text1"/>
                <w:sz w:val="15"/>
                <w:szCs w:val="15"/>
              </w:rPr>
            </w:pPr>
            <w:r w:rsidRPr="00201A4A">
              <w:rPr>
                <w:color w:val="000000" w:themeColor="text1"/>
                <w:sz w:val="15"/>
                <w:szCs w:val="15"/>
              </w:rPr>
              <w:t>Bagging</w:t>
            </w:r>
          </w:p>
        </w:tc>
        <w:tc>
          <w:tcPr>
            <w:tcW w:w="2093" w:type="dxa"/>
          </w:tcPr>
          <w:p w14:paraId="6809FFD9" w14:textId="6A378DD4" w:rsidR="00680411" w:rsidRPr="00201A4A" w:rsidRDefault="00680411" w:rsidP="00680411">
            <w:pPr>
              <w:jc w:val="both"/>
              <w:rPr>
                <w:color w:val="000000" w:themeColor="text1"/>
                <w:sz w:val="15"/>
                <w:szCs w:val="15"/>
              </w:rPr>
            </w:pPr>
            <w:r w:rsidRPr="00201A4A">
              <w:rPr>
                <w:color w:val="000000" w:themeColor="text1"/>
                <w:sz w:val="15"/>
                <w:szCs w:val="15"/>
              </w:rPr>
              <w:t>Bagging is another technique that can be used to reduce variations and improve the precision and consistency of ML (</w:t>
            </w:r>
            <w:proofErr w:type="spellStart"/>
            <w:r w:rsidRPr="00201A4A">
              <w:rPr>
                <w:color w:val="000000" w:themeColor="text1"/>
                <w:sz w:val="15"/>
                <w:szCs w:val="15"/>
              </w:rPr>
              <w:t>Lemmens</w:t>
            </w:r>
            <w:proofErr w:type="spellEnd"/>
            <w:r w:rsidRPr="00201A4A">
              <w:rPr>
                <w:color w:val="000000" w:themeColor="text1"/>
                <w:sz w:val="15"/>
                <w:szCs w:val="15"/>
              </w:rPr>
              <w:t>, 2006).</w:t>
            </w:r>
          </w:p>
        </w:tc>
      </w:tr>
    </w:tbl>
    <w:p w14:paraId="4CAD86B7" w14:textId="77777777" w:rsidR="003C41FA" w:rsidRPr="00C21C91" w:rsidRDefault="003C41FA" w:rsidP="00A66829">
      <w:pPr>
        <w:jc w:val="both"/>
        <w:rPr>
          <w:color w:val="000000" w:themeColor="text1"/>
        </w:rPr>
      </w:pPr>
    </w:p>
    <w:p w14:paraId="13835BE7" w14:textId="77777777" w:rsidR="00A66829" w:rsidRPr="00C21C91" w:rsidRDefault="00A66829" w:rsidP="00A66829">
      <w:pPr>
        <w:jc w:val="both"/>
        <w:rPr>
          <w:color w:val="000000" w:themeColor="text1"/>
        </w:rPr>
      </w:pPr>
    </w:p>
    <w:p w14:paraId="6D45665C" w14:textId="77777777" w:rsidR="00964168" w:rsidRDefault="00964168" w:rsidP="00E8678A">
      <w:pPr>
        <w:pStyle w:val="Heading2"/>
        <w:rPr>
          <w:color w:val="000000" w:themeColor="text1"/>
        </w:rPr>
        <w:sectPr w:rsidR="00964168" w:rsidSect="00C21C91">
          <w:type w:val="continuous"/>
          <w:pgSz w:w="11906" w:h="16838" w:code="9"/>
          <w:pgMar w:top="1080" w:right="907" w:bottom="1440" w:left="907" w:header="720" w:footer="720" w:gutter="0"/>
          <w:cols w:num="2" w:space="360"/>
          <w:docGrid w:linePitch="360"/>
        </w:sectPr>
      </w:pPr>
    </w:p>
    <w:p w14:paraId="493BB9BA" w14:textId="77777777" w:rsidR="00223B15" w:rsidRPr="00223B15" w:rsidRDefault="00223B15" w:rsidP="00223B15">
      <w:pPr>
        <w:pStyle w:val="Heading2"/>
        <w:numPr>
          <w:ilvl w:val="0"/>
          <w:numId w:val="0"/>
        </w:numPr>
        <w:ind w:left="288"/>
        <w:rPr>
          <w:color w:val="000000" w:themeColor="text1"/>
        </w:rPr>
      </w:pPr>
    </w:p>
    <w:p w14:paraId="21B2804E" w14:textId="4203A571" w:rsidR="00E8678A" w:rsidRDefault="00223B15" w:rsidP="00E8678A">
      <w:pPr>
        <w:pStyle w:val="Heading2"/>
        <w:rPr>
          <w:color w:val="000000" w:themeColor="text1"/>
        </w:rPr>
      </w:pPr>
      <w:r>
        <w:rPr>
          <w:color w:val="000000" w:themeColor="text1"/>
        </w:rPr>
        <w:t>Software and Cloud Strategies</w:t>
      </w:r>
    </w:p>
    <w:p w14:paraId="20EEC6A1" w14:textId="04EE766F" w:rsidR="00B80B04" w:rsidRPr="00B80B04" w:rsidRDefault="00B80B04" w:rsidP="00B80B04">
      <w:pPr>
        <w:jc w:val="both"/>
      </w:pPr>
      <w:r w:rsidRPr="00B80B04">
        <w:t>Docker and Kubernetes have changed DevOps and cloud deployment as both are today's most used container orchestration tools</w:t>
      </w:r>
      <w:r>
        <w:t xml:space="preserve">. </w:t>
      </w:r>
      <w:r w:rsidRPr="00B80B04">
        <w:t xml:space="preserve">Managing an increase in the need for scalability and self-healing of the network and virtual instances is always difficult. Because microservices operating on containers cannot interact with one another, container management is always a challenge for any organisation.  Kubernetes is only a container management platform. These containers may be Docker containers or other </w:t>
      </w:r>
      <w:r w:rsidRPr="00B80B04">
        <w:t>container types. Kubernetes orchestrates, administers, and establishes a communication channel amongst these containers. Kubernetes include container deployment, scaling and descaling of containers, and container load balancing. Kubernetes is a framework for managing containerized services, as well as for automating the deployment, scaling, and orchestration of containerized applications. Kubernetes is all about managing many containers in pods. If the container can execute the programme, then Kubernetes can run the application as well.</w:t>
      </w:r>
    </w:p>
    <w:p w14:paraId="1E11265F" w14:textId="12F9CE1A" w:rsidR="00223B15" w:rsidRDefault="00223B15" w:rsidP="00223B15"/>
    <w:p w14:paraId="146468C8" w14:textId="77777777" w:rsidR="00223B15" w:rsidRPr="00223B15" w:rsidRDefault="00223B15" w:rsidP="00223B15"/>
    <w:p w14:paraId="1A4F3394" w14:textId="0E88DCC5" w:rsidR="00EF2988" w:rsidRPr="00C21C91" w:rsidRDefault="00EF2988" w:rsidP="0077205E">
      <w:pPr>
        <w:pStyle w:val="Heading1"/>
        <w:rPr>
          <w:color w:val="000000" w:themeColor="text1"/>
        </w:rPr>
      </w:pPr>
      <w:r w:rsidRPr="00C21C91">
        <w:rPr>
          <w:color w:val="000000" w:themeColor="text1"/>
        </w:rPr>
        <w:lastRenderedPageBreak/>
        <w:t>Methodology</w:t>
      </w:r>
    </w:p>
    <w:p w14:paraId="373BB15A" w14:textId="7BBB5AF0" w:rsidR="00964168" w:rsidRDefault="00EF2988" w:rsidP="00224CFA">
      <w:pPr>
        <w:pStyle w:val="BodyText"/>
        <w:rPr>
          <w:color w:val="000000" w:themeColor="text1"/>
          <w:lang w:val="en-US"/>
        </w:rPr>
        <w:sectPr w:rsidR="00964168" w:rsidSect="00C24384">
          <w:type w:val="continuous"/>
          <w:pgSz w:w="11906" w:h="16838" w:code="9"/>
          <w:pgMar w:top="1080" w:right="907" w:bottom="1440" w:left="907" w:header="720" w:footer="720" w:gutter="0"/>
          <w:cols w:num="2" w:space="360"/>
          <w:docGrid w:linePitch="360"/>
        </w:sectPr>
      </w:pPr>
      <w:r w:rsidRPr="00C21C91">
        <w:rPr>
          <w:color w:val="000000" w:themeColor="text1"/>
        </w:rPr>
        <w:t>This study investigates whether ML-based predicting algorithms generate more reliable predictions of misdirected client demand in a distribution network, as observed by the producer. In short, researchers want to determine whether ML generally outperforms conventional forecasting methodologies</w:t>
      </w:r>
      <w:r w:rsidRPr="00C21C91">
        <w:rPr>
          <w:color w:val="000000" w:themeColor="text1"/>
        </w:rPr>
        <w:fldChar w:fldCharType="begin" w:fldLock="1"/>
      </w:r>
      <w:r w:rsidRPr="00C21C91">
        <w:rPr>
          <w:color w:val="000000" w:themeColor="text1"/>
        </w:rPr>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Grossman </w:t>
      </w:r>
      <w:r w:rsidRPr="00C21C91">
        <w:rPr>
          <w:i/>
          <w:noProof/>
          <w:color w:val="000000" w:themeColor="text1"/>
        </w:rPr>
        <w:t>et al.</w:t>
      </w:r>
      <w:r w:rsidRPr="00C21C91">
        <w:rPr>
          <w:noProof/>
          <w:color w:val="000000" w:themeColor="text1"/>
        </w:rPr>
        <w:t>, 2022)</w:t>
      </w:r>
      <w:r w:rsidRPr="00C21C91">
        <w:rPr>
          <w:color w:val="000000" w:themeColor="text1"/>
        </w:rPr>
        <w:fldChar w:fldCharType="end"/>
      </w:r>
      <w:r w:rsidRPr="00C21C91">
        <w:rPr>
          <w:color w:val="000000" w:themeColor="text1"/>
        </w:rPr>
        <w:t>. To assess the performance of machine learning and classical predictive modelling in a dynamic supply chain setting, researchers conducted a series of experiment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Papacharalampous </w:t>
      </w:r>
      <w:r w:rsidRPr="00C21C91">
        <w:rPr>
          <w:i/>
          <w:noProof/>
          <w:color w:val="000000" w:themeColor="text1"/>
          <w:lang w:val="en-US"/>
        </w:rPr>
        <w:t>et al.</w:t>
      </w:r>
      <w:r w:rsidRPr="00C21C91">
        <w:rPr>
          <w:noProof/>
          <w:color w:val="000000" w:themeColor="text1"/>
          <w:lang w:val="en-US"/>
        </w:rPr>
        <w:t xml:space="preserve">, </w:t>
      </w:r>
      <w:r w:rsidRPr="00C21C91">
        <w:rPr>
          <w:noProof/>
          <w:color w:val="000000" w:themeColor="text1"/>
          <w:lang w:val="en-US"/>
        </w:rPr>
        <w:t>2022)</w:t>
      </w:r>
      <w:r w:rsidRPr="00C21C91">
        <w:rPr>
          <w:color w:val="000000" w:themeColor="text1"/>
          <w:lang w:val="en-US"/>
        </w:rPr>
        <w:fldChar w:fldCharType="end"/>
      </w:r>
      <w:r w:rsidRPr="00C21C91">
        <w:rPr>
          <w:color w:val="000000" w:themeColor="text1"/>
        </w:rPr>
        <w:t>. Our investigation used exponential moving, trend, single exponential, and numerous linear regression to symbolize classic predictive methodologies. Furthermore, predicated on the M3 competition (</w:t>
      </w:r>
      <w:r w:rsidRPr="00C21C91">
        <w:rPr>
          <w:color w:val="000000" w:themeColor="text1"/>
        </w:rPr>
        <w:fldChar w:fldCharType="begin" w:fldLock="1"/>
      </w:r>
      <w:r w:rsidRPr="00C21C91">
        <w:rPr>
          <w:color w:val="000000" w:themeColor="text1"/>
        </w:rPr>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akridakis and Hibon, 2000)</w:t>
      </w:r>
      <w:r w:rsidRPr="00C21C91">
        <w:rPr>
          <w:color w:val="000000" w:themeColor="text1"/>
        </w:rPr>
        <w:fldChar w:fldCharType="end"/>
      </w:r>
      <w:r w:rsidRPr="00C21C91">
        <w:rPr>
          <w:color w:val="000000" w:themeColor="text1"/>
        </w:rPr>
        <w:t xml:space="preserve">, researchers incorporated the Theta approach </w:t>
      </w:r>
      <w:r w:rsidRPr="00C21C91">
        <w:rPr>
          <w:color w:val="000000" w:themeColor="text1"/>
        </w:rPr>
        <w:fldChar w:fldCharType="begin" w:fldLock="1"/>
      </w:r>
      <w:r w:rsidRPr="00C21C91">
        <w:rPr>
          <w:color w:val="000000" w:themeColor="text1"/>
        </w:rPr>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akridakis, Spiliotis and Assimakopoulos, 2020)</w:t>
      </w:r>
      <w:r w:rsidRPr="00C21C91">
        <w:rPr>
          <w:color w:val="000000" w:themeColor="text1"/>
        </w:rPr>
        <w:fldChar w:fldCharType="end"/>
      </w:r>
      <w:r w:rsidRPr="00C21C91">
        <w:rPr>
          <w:color w:val="000000" w:themeColor="text1"/>
        </w:rPr>
        <w:t xml:space="preserve">, demonstrating excellent outcomes. For completeness, we would include the often employed, traditional ARMA, also known as the Simulation box </w:t>
      </w:r>
      <w:r w:rsidRPr="00C21C91">
        <w:rPr>
          <w:color w:val="000000" w:themeColor="text1"/>
        </w:rPr>
        <w:fldChar w:fldCharType="begin" w:fldLock="1"/>
      </w:r>
      <w:r w:rsidRPr="00C21C91">
        <w:rPr>
          <w:color w:val="000000" w:themeColor="text1"/>
        </w:rPr>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Lara-Ben\’\itez, Carranza-Garc\’\ia and Riquelme, 2021)</w:t>
      </w:r>
      <w:r w:rsidRPr="00C21C91">
        <w:rPr>
          <w:color w:val="000000" w:themeColor="text1"/>
        </w:rPr>
        <w:fldChar w:fldCharType="end"/>
      </w:r>
      <w:r w:rsidR="003860B6">
        <w:rPr>
          <w:color w:val="000000" w:themeColor="text1"/>
          <w:lang w:val="en-US"/>
        </w:rPr>
        <w:t xml:space="preserve"> </w:t>
      </w:r>
    </w:p>
    <w:p w14:paraId="0C1F1073" w14:textId="4E3DF2B2" w:rsidR="00EF2988" w:rsidRPr="00C21C91" w:rsidRDefault="00EF2988" w:rsidP="003C0591">
      <w:pPr>
        <w:pStyle w:val="BodyText"/>
        <w:rPr>
          <w:color w:val="000000" w:themeColor="text1"/>
        </w:rPr>
      </w:pPr>
      <w:r w:rsidRPr="00C21C91">
        <w:rPr>
          <w:color w:val="000000" w:themeColor="text1"/>
          <w:lang w:val="en-US"/>
        </w:rPr>
        <w:t xml:space="preserve"> </w:t>
      </w:r>
      <w:r w:rsidRPr="00C21C91">
        <w:rPr>
          <w:color w:val="000000" w:themeColor="text1"/>
        </w:rPr>
        <w:t>ANN, RNN, and SVM were ML-based prediction algorithms</w:t>
      </w:r>
    </w:p>
    <w:p w14:paraId="2B46321C" w14:textId="77777777" w:rsidR="009E43E0" w:rsidRDefault="009E43E0" w:rsidP="00EF2988">
      <w:pPr>
        <w:pStyle w:val="BodyText"/>
        <w:keepNext/>
        <w:rPr>
          <w:color w:val="000000" w:themeColor="text1"/>
        </w:rPr>
        <w:sectPr w:rsidR="009E43E0" w:rsidSect="009E43E0">
          <w:type w:val="continuous"/>
          <w:pgSz w:w="11906" w:h="16838" w:code="9"/>
          <w:pgMar w:top="1080" w:right="907" w:bottom="1440" w:left="907" w:header="720" w:footer="720" w:gutter="0"/>
          <w:cols w:num="2" w:space="360"/>
          <w:docGrid w:linePitch="360"/>
        </w:sectPr>
      </w:pPr>
    </w:p>
    <w:p w14:paraId="628AFA25" w14:textId="77777777" w:rsidR="00EF2988" w:rsidRPr="00C21C91" w:rsidRDefault="00EF2988" w:rsidP="00EF2988">
      <w:pPr>
        <w:pStyle w:val="BodyText"/>
        <w:keepNext/>
        <w:rPr>
          <w:color w:val="000000" w:themeColor="text1"/>
        </w:rPr>
      </w:pPr>
      <w:r w:rsidRPr="00C21C91">
        <w:rPr>
          <w:noProof/>
          <w:color w:val="000000" w:themeColor="text1"/>
          <w:lang w:val="en-US" w:eastAsia="en-US"/>
        </w:rPr>
        <w:drawing>
          <wp:inline distT="0" distB="0" distL="0" distR="0" wp14:anchorId="23AAB97A" wp14:editId="48D0FDDF">
            <wp:extent cx="2615609" cy="1697237"/>
            <wp:effectExtent l="0" t="0" r="635"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7302" cy="1730780"/>
                    </a:xfrm>
                    <a:prstGeom prst="rect">
                      <a:avLst/>
                    </a:prstGeom>
                  </pic:spPr>
                </pic:pic>
              </a:graphicData>
            </a:graphic>
          </wp:inline>
        </w:drawing>
      </w:r>
    </w:p>
    <w:p w14:paraId="01981906" w14:textId="276328BE" w:rsidR="00EF2988" w:rsidRPr="00C21C91" w:rsidRDefault="00EF2988" w:rsidP="00EF2988">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4</w:t>
      </w:r>
      <w:r w:rsidRPr="00C21C91">
        <w:rPr>
          <w:color w:val="000000" w:themeColor="text1"/>
        </w:rPr>
        <w:fldChar w:fldCharType="end"/>
      </w:r>
      <w:r w:rsidRPr="00C21C91">
        <w:rPr>
          <w:color w:val="000000" w:themeColor="text1"/>
        </w:rPr>
        <w:t>. Requirement signal distortion in a stretched supply chain.</w:t>
      </w:r>
    </w:p>
    <w:p w14:paraId="4AFEC3E3" w14:textId="1DD31CA2" w:rsidR="00E8678A" w:rsidRPr="00C21C91" w:rsidRDefault="00E8678A" w:rsidP="00A66829">
      <w:pPr>
        <w:pStyle w:val="BodyText"/>
        <w:rPr>
          <w:color w:val="000000" w:themeColor="text1"/>
          <w:lang w:val="en-US"/>
        </w:rPr>
      </w:pPr>
    </w:p>
    <w:p w14:paraId="1F02D6D6" w14:textId="77777777" w:rsidR="00EF2988" w:rsidRPr="00C21C91" w:rsidRDefault="00EF2988" w:rsidP="00EF2988">
      <w:pPr>
        <w:pStyle w:val="BodyText"/>
        <w:rPr>
          <w:color w:val="000000" w:themeColor="text1"/>
        </w:rPr>
      </w:pPr>
      <w:r w:rsidRPr="00C21C91">
        <w:rPr>
          <w:color w:val="000000" w:themeColor="text1"/>
        </w:rPr>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Würtz </w:t>
      </w:r>
      <w:r w:rsidRPr="00C21C91">
        <w:rPr>
          <w:i/>
          <w:noProof/>
          <w:color w:val="000000" w:themeColor="text1"/>
          <w:lang w:val="en-US"/>
        </w:rPr>
        <w:t>et al.</w:t>
      </w:r>
      <w:r w:rsidRPr="00C21C91">
        <w:rPr>
          <w:noProof/>
          <w:color w:val="000000" w:themeColor="text1"/>
          <w:lang w:val="en-US"/>
        </w:rPr>
        <w:t>, 1996)</w:t>
      </w:r>
      <w:r w:rsidRPr="00C21C91">
        <w:rPr>
          <w:color w:val="000000" w:themeColor="text1"/>
          <w:lang w:val="en-US"/>
        </w:rPr>
        <w:fldChar w:fldCharType="end"/>
      </w:r>
      <w:r w:rsidRPr="00C21C91">
        <w:rPr>
          <w:color w:val="000000" w:themeColor="text1"/>
        </w:rPr>
        <w:t>. Therefore, we aim to anticipate future consumption (adequately in preparation to account for the contractor's advance notice) using only historical orders from the producer. Designers 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In Figure. 1's relatively low, and researchers demonstrate the impact of inaccurate planning and forecasting. This study employs the introductory study of time series </w:t>
      </w:r>
      <w:r w:rsidRPr="00C21C91">
        <w:rPr>
          <w:color w:val="000000" w:themeColor="text1"/>
        </w:rPr>
        <w:fldChar w:fldCharType="begin" w:fldLock="1"/>
      </w:r>
      <w:r w:rsidRPr="00C21C91">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Box, Jenkins and Reinsel, 1970)</w:t>
      </w:r>
      <w:r w:rsidRPr="00C21C91">
        <w:rPr>
          <w:color w:val="000000" w:themeColor="text1"/>
        </w:rPr>
        <w:fldChar w:fldCharType="end"/>
      </w:r>
      <w:r w:rsidRPr="00C21C91">
        <w:rPr>
          <w:color w:val="000000" w:themeColor="text1"/>
        </w:rPr>
        <w:t xml:space="preserve"> as a conventional "standard" methodology using which the effectiveness of all other sophisticated methods will be measured. Neural Networks, Recurrent Neural Networks, and Machine Learning are examples of such machines.</w:t>
      </w:r>
    </w:p>
    <w:p w14:paraId="1FFD749E" w14:textId="65D17A4B" w:rsidR="00EF2988" w:rsidRPr="00C21C91" w:rsidRDefault="00EF2988" w:rsidP="00EF2988">
      <w:pPr>
        <w:pStyle w:val="BodyText"/>
        <w:rPr>
          <w:color w:val="000000" w:themeColor="text1"/>
        </w:rPr>
      </w:pPr>
      <w:r w:rsidRPr="00C21C91">
        <w:rPr>
          <w:color w:val="000000" w:themeColor="text1"/>
        </w:rPr>
        <w:t xml:space="preserve">Support Vector Machines (SVM), another more contemporary learning algorithm built from computational learning theory </w:t>
      </w:r>
      <w:r w:rsidRPr="00C21C91">
        <w:rPr>
          <w:color w:val="000000" w:themeColor="text1"/>
        </w:rPr>
        <w:fldChar w:fldCharType="begin" w:fldLock="1"/>
      </w:r>
      <w:r w:rsidRPr="00C21C91">
        <w:rPr>
          <w:color w:val="000000" w:themeColor="text1"/>
        </w:rPr>
        <w:instrText>ADDIN CSL_CITATION {"citationItems":[{"id":"ITEM-1","itemData":{"author":[{"dropping-particle":"","family":"Vapnik","given":"Vladimir","non-dropping-particle":"","parse-names":false,"suffix":""},{"dropping-particle":"","family":"Golowich","given":"Steven","non-dropping-particle":"","parse-names":false,"suffix":""},{"dropping-particle":"","family":"Smola","given":"Alex","non-dropping-particle":"","parse-names":false,"suffix":""}],"container-title":"Advances in neural information processing systems","id":"ITEM-1","issued":{"date-parts":[["1996"]]},"title":"Support vector method for function approximation, regression estimation and signal processing","type":"article-journal","volume":"9"},"uris":["http://www.mendeley.com/documents/?uuid=fc5f9802-c35b-4af4-9fd5-d87e0b6d7aa4"]}],"mendeley":{"formattedCitation":"(Vapnik, Golowich and Smola, 1996)","plainTextFormattedCitation":"(Vapnik, Golowich and Smola, 1996)","previouslyFormattedCitation":"(Vapnik, Golowich and Smola, 1996)"},"properties":{"noteIndex":0},"schema":"https://github.com/citation-style-language/schema/raw/master/csl-citation.json"}</w:instrText>
      </w:r>
      <w:r w:rsidRPr="00C21C91">
        <w:rPr>
          <w:color w:val="000000" w:themeColor="text1"/>
        </w:rPr>
        <w:fldChar w:fldCharType="separate"/>
      </w:r>
      <w:r w:rsidRPr="00C21C91">
        <w:rPr>
          <w:noProof/>
          <w:color w:val="000000" w:themeColor="text1"/>
        </w:rPr>
        <w:t>(Vapnik, Golowich and Smola, 1996)</w:t>
      </w:r>
      <w:r w:rsidRPr="00C21C91">
        <w:rPr>
          <w:color w:val="000000" w:themeColor="text1"/>
        </w:rPr>
        <w:fldChar w:fldCharType="end"/>
      </w:r>
      <w:r w:rsidRPr="00C21C91">
        <w:rPr>
          <w:color w:val="000000" w:themeColor="text1"/>
        </w:rPr>
        <w:t xml:space="preserve">, has an exceptionally rigorous theoretical underpinning and has been implemented in analyses of time series in the past </w:t>
      </w:r>
      <w:r w:rsidRPr="00C21C91">
        <w:rPr>
          <w:color w:val="000000" w:themeColor="text1"/>
        </w:rPr>
        <w:fldChar w:fldCharType="begin" w:fldLock="1"/>
      </w:r>
      <w:r w:rsidRPr="00C21C91">
        <w:rPr>
          <w:color w:val="000000" w:themeColor="text1"/>
        </w:rPr>
        <w:instrText>ADDIN CSL_CITATION {"citationItems":[{"id":"ITEM-1","itemData":{"author":[{"dropping-particle":"","family":"Mukherjee","given":"Sayan","non-dropping-particle":"","parse-names":false,"suffix":""},{"dropping-particle":"","family":"Osuna","given":"Edgar","non-dropping-particle":"","parse-names":false,"suffix":""},{"dropping-particle":"","family":"Girosi","given":"Federico","non-dropping-particle":"","parse-names":false,"suffix":""}],"container-title":"Neural Networks for Signal Processing VII. Proceedings of the 1997 IEEE Signal Processing Society Workshop","id":"ITEM-1","issued":{"date-parts":[["1997"]]},"page":"511-520","title":"Nonlinear prediction of chaotic time series using support vector machines","type":"paper-conference"},"uris":["http://www.mendeley.com/documents/?uuid=7f591f11-a674-49e1-adc3-a4c279515cb2"]}],"mendeley":{"formattedCitation":"(Mukherjee, Osuna and Girosi, 1997)","plainTextFormattedCitation":"(Mukherjee, Osuna and Girosi, 1997)","previouslyFormattedCitation":"(Mukherjee, Osuna and Girosi, 1997)"},"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ukherjee, Osuna and Girosi, 1997)</w:t>
      </w:r>
      <w:r w:rsidRPr="00C21C91">
        <w:rPr>
          <w:color w:val="000000" w:themeColor="text1"/>
        </w:rPr>
        <w:fldChar w:fldCharType="end"/>
      </w:r>
      <w:r w:rsidRPr="00C21C91">
        <w:rPr>
          <w:color w:val="000000" w:themeColor="text1"/>
        </w:rPr>
        <w:t xml:space="preserve">. NN and RNN are applied to predict the statistical model </w:t>
      </w:r>
      <w:r w:rsidRPr="00C21C91">
        <w:rPr>
          <w:color w:val="000000" w:themeColor="text1"/>
        </w:rPr>
        <w:fldChar w:fldCharType="begin" w:fldLock="1"/>
      </w:r>
      <w:r w:rsidRPr="00C21C91">
        <w:rPr>
          <w:color w:val="000000" w:themeColor="text1"/>
        </w:rPr>
        <w:instrText>ADDIN CSL_CITATION {"citationItems":[{"id":"ITEM-1","itemData":{"author":[{"dropping-particle":"","family":"Burges","given":"Christopher J C","non-dropping-particle":"","parse-names":false,"suffix":""}],"container-title":"Data mining and knowledge discovery","id":"ITEM-1","issue":"2","issued":{"date-parts":[["1998"]]},"page":"121-167","publisher":"Springer","title":"A tutorial on support vector machines for pattern recognition","type":"article-journal","volume":"2"},"uris":["http://www.mendeley.com/documents/?uuid=8c8c7acc-06f1-48a5-9feb-5ded27058163"]}],"mendeley":{"formattedCitation":"(Burges, 1998)","plainTextFormattedCitation":"(Burges, 1998)","previouslyFormattedCitation":"(Burges, 199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Burges, 1998)</w:t>
      </w:r>
      <w:r w:rsidRPr="00C21C91">
        <w:rPr>
          <w:color w:val="000000" w:themeColor="text1"/>
        </w:rPr>
        <w:fldChar w:fldCharType="end"/>
      </w:r>
      <w:r w:rsidRPr="00C21C91">
        <w:rPr>
          <w:color w:val="000000" w:themeColor="text1"/>
        </w:rPr>
        <w:t>. RNN is incorporated into the investigation since the operator's requirement is considered a tumultuous time seri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üller","given":"Klaus-Robert","non-dropping-particle":"","parse-names":false,"suffix":""},{"dropping-particle":"","family":"Mika","given":"Sebastian","non-dropping-particle":"","parse-names":false,"suffix":""},{"dropping-particle":"","family":"Tsuda","given":"Koji","non-dropping-particle":"","parse-names":false,"suffix":""},{"dropping-particle":"","family":"Schölkopf","given":"Koji","non-dropping-particle":"","parse-names":false,"suffix":""}],"container-title":"Handbook of Neural Network Signal Processing","id":"ITEM-1","issued":{"date-parts":[["2018"]]},"page":"1-4","publisher":"CRC Press","title":"An introduction to kernel-based learning algorithms","type":"chapter"},"uris":["http://www.mendeley.com/documents/?uuid=1278f861-8187-4cb8-a50e-34561973d06d"]}],"mendeley":{"formattedCitation":"(Müller &lt;i&gt;et al.&lt;/i&gt;, 2018)","plainTextFormattedCitation":"(Müller et al., 2018)","previouslyFormattedCitation":"(Müller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üller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RNNs provide back-propagation of inaccuracy during a time, which enables the identification of structures at any depth within a response variabl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cholkopf","given":"Bernhard","non-dropping-particle":"","parse-names":false,"suffix":""},{"dropping-particle":"","family":"Sung","given":"Kah-Kay","non-dropping-particle":"","parse-names":false,"suffix":""},{"dropping-particle":"","family":"Burges","given":"Christopher J C","non-dropping-particle":"","parse-names":false,"suffix":""},{"dropping-particle":"","family":"Girosi","given":"Federico","non-dropping-particle":"","parse-names":false,"suffix":""},{"dropping-particle":"","family":"Niyogi","given":"Partha","non-dropping-particle":"","parse-names":false,"suffix":""},{"dropping-particle":"","family":"Poggio","given":"Tomaso","non-dropping-particle":"","parse-names":false,"suffix":""},{"dropping-particle":"","family":"Vapnik","given":"Vladimir","non-dropping-particle":"","parse-names":false,"suffix":""}],"container-title":"IEEE transactions on Signal Processing","id":"ITEM-1","issue":"11","issued":{"date-parts":[["1997"]]},"page":"2758-2765","publisher":"IEEE","title":"Comparing support vector machines with Gaussian kernels to radial basis function classifiers","type":"article-journal","volume":"45"},"uris":["http://www.mendeley.com/documents/?uuid=7a93d881-c393-48db-ae43-e2c018780593"]}],"mendeley":{"formattedCitation":"(Scholkopf &lt;i&gt;et al.&lt;/i&gt;, 1997)","plainTextFormattedCitation":"(Scholkopf et al., 1997)","previouslyFormattedCitation":"(Scholkopf &lt;i&gt;et al.&lt;/i&gt;, 199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Scholkopf </w:t>
      </w:r>
      <w:r w:rsidRPr="00C21C91">
        <w:rPr>
          <w:i/>
          <w:noProof/>
          <w:color w:val="000000" w:themeColor="text1"/>
          <w:lang w:val="en-US"/>
        </w:rPr>
        <w:t>et al.</w:t>
      </w:r>
      <w:r w:rsidRPr="00C21C91">
        <w:rPr>
          <w:noProof/>
          <w:color w:val="000000" w:themeColor="text1"/>
          <w:lang w:val="en-US"/>
        </w:rPr>
        <w:t>, 1997)</w:t>
      </w:r>
      <w:r w:rsidRPr="00C21C91">
        <w:rPr>
          <w:color w:val="000000" w:themeColor="text1"/>
          <w:lang w:val="en-US"/>
        </w:rPr>
        <w:fldChar w:fldCharType="end"/>
      </w:r>
      <w:r w:rsidRPr="00C21C91">
        <w:rPr>
          <w:color w:val="000000" w:themeColor="text1"/>
        </w:rPr>
        <w:t xml:space="preserve">. This indicates that, even though designers offer a period of material as the RNNs show the complexity, they can recognize patterns </w:t>
      </w:r>
      <w:r w:rsidRPr="00C21C91">
        <w:rPr>
          <w:color w:val="000000" w:themeColor="text1"/>
        </w:rPr>
        <w:t>that continue beyond the present time frame since that includes sequence variants.</w:t>
      </w:r>
    </w:p>
    <w:p w14:paraId="304D81D0" w14:textId="2879D7FD" w:rsidR="00EF2988" w:rsidRPr="00C21C91" w:rsidRDefault="00EF2988" w:rsidP="00EF2988">
      <w:pPr>
        <w:pStyle w:val="BodyText"/>
        <w:rPr>
          <w:color w:val="000000" w:themeColor="text1"/>
        </w:rPr>
      </w:pPr>
    </w:p>
    <w:p w14:paraId="4E6402E3" w14:textId="44BA5BB3" w:rsidR="00EF2988" w:rsidRPr="003C0591" w:rsidRDefault="00EF2988" w:rsidP="00AC398C">
      <w:pPr>
        <w:pStyle w:val="BodyText"/>
        <w:jc w:val="left"/>
        <w:rPr>
          <w:color w:val="000000" w:themeColor="text1"/>
          <w:lang w:val="en-GB"/>
        </w:rPr>
      </w:pPr>
      <w:r w:rsidRPr="00C21C91">
        <w:rPr>
          <w:color w:val="000000" w:themeColor="text1"/>
        </w:rPr>
        <w:t xml:space="preserve">In this investigation, the predicting approaches </w:t>
      </w:r>
      <w:r w:rsidR="003C0591">
        <w:rPr>
          <w:color w:val="000000" w:themeColor="text1"/>
          <w:lang w:val="en-GB"/>
        </w:rPr>
        <w:t xml:space="preserve">like </w:t>
      </w:r>
      <w:r w:rsidRPr="00C21C91">
        <w:rPr>
          <w:color w:val="000000" w:themeColor="text1"/>
        </w:rPr>
        <w:t>Naive Forecasts</w:t>
      </w:r>
      <w:r w:rsidR="003C0591">
        <w:rPr>
          <w:color w:val="000000" w:themeColor="text1"/>
          <w:lang w:val="en-GB"/>
        </w:rPr>
        <w:t>,</w:t>
      </w:r>
      <w:r w:rsidRPr="00C21C91">
        <w:rPr>
          <w:color w:val="000000" w:themeColor="text1"/>
        </w:rPr>
        <w:t xml:space="preserve"> Median</w:t>
      </w:r>
      <w:r w:rsidR="003C0591">
        <w:rPr>
          <w:color w:val="000000" w:themeColor="text1"/>
          <w:lang w:val="en-GB"/>
        </w:rPr>
        <w:t xml:space="preserve">, </w:t>
      </w:r>
      <w:r w:rsidRPr="00C21C91">
        <w:rPr>
          <w:color w:val="000000" w:themeColor="text1"/>
        </w:rPr>
        <w:t>Shifting Average</w:t>
      </w:r>
      <w:r w:rsidR="003C0591">
        <w:rPr>
          <w:color w:val="000000" w:themeColor="text1"/>
          <w:lang w:val="en-GB"/>
        </w:rPr>
        <w:t xml:space="preserve">, </w:t>
      </w:r>
      <w:r w:rsidRPr="00C21C91">
        <w:rPr>
          <w:color w:val="000000" w:themeColor="text1"/>
        </w:rPr>
        <w:t>Recurring theme</w:t>
      </w:r>
      <w:r w:rsidR="003C0591">
        <w:rPr>
          <w:color w:val="000000" w:themeColor="text1"/>
          <w:lang w:val="en-GB"/>
        </w:rPr>
        <w:t xml:space="preserve">, </w:t>
      </w:r>
      <w:r w:rsidRPr="00C21C91">
        <w:rPr>
          <w:color w:val="000000" w:themeColor="text1"/>
        </w:rPr>
        <w:t>Linear Regressions Regression</w:t>
      </w:r>
      <w:r w:rsidR="003C0591">
        <w:rPr>
          <w:color w:val="000000" w:themeColor="text1"/>
          <w:lang w:val="en-GB"/>
        </w:rPr>
        <w:t xml:space="preserve">, </w:t>
      </w:r>
      <w:r w:rsidRPr="00C21C91">
        <w:rPr>
          <w:color w:val="000000" w:themeColor="text1"/>
        </w:rPr>
        <w:t>Probabilistic Neural</w:t>
      </w:r>
      <w:r w:rsidR="003C0591">
        <w:rPr>
          <w:color w:val="000000" w:themeColor="text1"/>
          <w:lang w:val="en-GB"/>
        </w:rPr>
        <w:t xml:space="preserve"> and </w:t>
      </w:r>
      <w:r w:rsidRPr="00C21C91">
        <w:rPr>
          <w:color w:val="000000" w:themeColor="text1"/>
        </w:rPr>
        <w:t>Multilayer Perceptron</w:t>
      </w:r>
      <w:r w:rsidR="003C0591">
        <w:rPr>
          <w:color w:val="000000" w:themeColor="text1"/>
          <w:lang w:val="en-GB"/>
        </w:rPr>
        <w:t xml:space="preserve"> were employed.</w:t>
      </w:r>
    </w:p>
    <w:p w14:paraId="6DCF983A" w14:textId="6AE265A9" w:rsidR="00EF2988" w:rsidRPr="00C21C91" w:rsidRDefault="00EF2988" w:rsidP="00AC398C">
      <w:pPr>
        <w:pStyle w:val="BodyText"/>
        <w:jc w:val="left"/>
        <w:rPr>
          <w:color w:val="000000" w:themeColor="text1"/>
        </w:rPr>
      </w:pPr>
      <w:r w:rsidRPr="00C21C91">
        <w:rPr>
          <w:color w:val="000000" w:themeColor="text1"/>
        </w:rPr>
        <w:t xml:space="preserve"> Support Vector Machine.</w:t>
      </w:r>
    </w:p>
    <w:p w14:paraId="500FDA23" w14:textId="4141098B" w:rsidR="00EF2988" w:rsidRPr="00C21C91" w:rsidRDefault="00EF2988" w:rsidP="00AC398C">
      <w:pPr>
        <w:pStyle w:val="BodyText"/>
        <w:jc w:val="left"/>
        <w:rPr>
          <w:color w:val="000000" w:themeColor="text1"/>
        </w:rPr>
      </w:pPr>
      <w:r w:rsidRPr="00C21C91">
        <w:rPr>
          <w:color w:val="000000" w:themeColor="text1"/>
        </w:rPr>
        <w:t xml:space="preserve">The nave estimate is one of the shortest methods and is frequently used as a benchmark to measure the effectiveness of those other techniques. It </w:t>
      </w:r>
      <w:proofErr w:type="spellStart"/>
      <w:r w:rsidRPr="00C21C91">
        <w:rPr>
          <w:color w:val="000000" w:themeColor="text1"/>
        </w:rPr>
        <w:t>analy</w:t>
      </w:r>
      <w:r w:rsidR="008B4143">
        <w:rPr>
          <w:color w:val="000000" w:themeColor="text1"/>
          <w:lang w:val="en-GB"/>
        </w:rPr>
        <w:t>s</w:t>
      </w:r>
      <w:proofErr w:type="spellEnd"/>
      <w:r w:rsidRPr="00C21C91">
        <w:rPr>
          <w:color w:val="000000" w:themeColor="text1"/>
        </w:rPr>
        <w:t>es the most recent value associated with the variable of interest to estimate its valuation. Exponential smoothing forecasts use the averages of a predetermined amount of previous periods to predict future consumption. Using a basic estimation technique with time as the explanatory variable, trend-based modelling attempts to use this information as a time-dependent variable. The multiple linear regression approach attempts to forecast the created change by using a variety of measurements of prior market change as explanatory variables. It is, therefore, an exponential smoothing paradigm. Researchers considered the first five approaches "traditional," while the others are "advanced." We anticipate that the sophisticated techniques could very well outmatch the more ordinary methods due to the following:</w:t>
      </w:r>
    </w:p>
    <w:p w14:paraId="1432F11A" w14:textId="77777777" w:rsidR="00EF2988" w:rsidRPr="00C21C91" w:rsidRDefault="00EF2988" w:rsidP="00AC398C">
      <w:pPr>
        <w:pStyle w:val="BodyText"/>
        <w:jc w:val="left"/>
        <w:rPr>
          <w:color w:val="000000" w:themeColor="text1"/>
        </w:rPr>
      </w:pPr>
      <w:r w:rsidRPr="00C21C91">
        <w:rPr>
          <w:color w:val="000000" w:themeColor="text1"/>
        </w:rPr>
        <w:t>•The enhanced methods employ non-linear configurations and, simply put, may provide better simplifications than those that utilize linear modelling techniques;</w:t>
      </w:r>
    </w:p>
    <w:p w14:paraId="0158300A" w14:textId="77777777" w:rsidR="00EF2988" w:rsidRPr="00C21C91" w:rsidRDefault="00EF2988" w:rsidP="00AC398C">
      <w:pPr>
        <w:pStyle w:val="BodyText"/>
        <w:jc w:val="left"/>
        <w:rPr>
          <w:color w:val="000000" w:themeColor="text1"/>
        </w:rPr>
      </w:pPr>
      <w:r w:rsidRPr="00C21C91">
        <w:rPr>
          <w:color w:val="000000" w:themeColor="text1"/>
        </w:rPr>
        <w:t xml:space="preserve"> • We anticipate a great extent of non-linearity in shows that power because of the complicated nature.</w:t>
      </w:r>
    </w:p>
    <w:p w14:paraId="2F37AEF3" w14:textId="77777777" w:rsidR="00EF2988" w:rsidRPr="00C21C91" w:rsidRDefault="00EF2988" w:rsidP="00AC398C">
      <w:pPr>
        <w:pStyle w:val="BodyText"/>
        <w:jc w:val="left"/>
        <w:rPr>
          <w:color w:val="000000" w:themeColor="text1"/>
        </w:rPr>
      </w:pPr>
      <w:r w:rsidRPr="00C21C91">
        <w:rPr>
          <w:color w:val="000000" w:themeColor="text1"/>
        </w:rPr>
        <w:t>In the remaining parts of this section, we will provide a concise summary of various prediction approaches.</w:t>
      </w:r>
    </w:p>
    <w:p w14:paraId="2E83DFF1" w14:textId="0B8ED49A" w:rsidR="00EF2988" w:rsidRPr="00C21C91" w:rsidRDefault="00EF2988" w:rsidP="00AC398C">
      <w:pPr>
        <w:pStyle w:val="BodyText"/>
        <w:jc w:val="left"/>
        <w:rPr>
          <w:color w:val="000000" w:themeColor="text1"/>
        </w:rPr>
      </w:pPr>
    </w:p>
    <w:p w14:paraId="78ECD8CA" w14:textId="77777777" w:rsidR="00EF2988" w:rsidRPr="00C21C91" w:rsidRDefault="00EF2988" w:rsidP="00EF2988">
      <w:pPr>
        <w:pStyle w:val="Heading2"/>
        <w:rPr>
          <w:color w:val="000000" w:themeColor="text1"/>
        </w:rPr>
      </w:pPr>
      <w:r w:rsidRPr="00C21C91">
        <w:rPr>
          <w:color w:val="000000" w:themeColor="text1"/>
        </w:rPr>
        <w:t>Neural Network</w:t>
      </w:r>
    </w:p>
    <w:p w14:paraId="5BFCDB66" w14:textId="43E3354D" w:rsidR="00EF2988" w:rsidRPr="00C21C91" w:rsidRDefault="00EF2988" w:rsidP="00C24384">
      <w:pPr>
        <w:pStyle w:val="BodyText"/>
        <w:rPr>
          <w:color w:val="000000" w:themeColor="text1"/>
        </w:rPr>
      </w:pPr>
      <w:r w:rsidRPr="00C21C91">
        <w:rPr>
          <w:color w:val="000000" w:themeColor="text1"/>
        </w:rPr>
        <w:t>The artificial neural Network is a densely connected collection of neurons, which serve as basic processing units. Multi-layered perceptr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Bishop, 1994)</w:t>
      </w:r>
      <w:r w:rsidRPr="00C21C91">
        <w:rPr>
          <w:color w:val="000000" w:themeColor="text1"/>
          <w:lang w:val="en-US"/>
        </w:rPr>
        <w:fldChar w:fldCharType="end"/>
      </w:r>
      <w:r w:rsidRPr="00C21C91">
        <w:rPr>
          <w:color w:val="000000" w:themeColor="text1"/>
        </w:rPr>
        <w:t xml:space="preserve"> (MLP) ANN is the most well-known technique, as depicted in Figure 2. In MLP format, ANN Neuroses are typically structured into sections with comprehensive or unpredictable interconnections between levels, including a surface for production and one or many hidden nodes. Each layer has several neurons linked with adjacent cells whose densities vary. Within those structures, the different aspects ("neurons") are grouped into levels such that measurement results from a neuron on one surface are sent to all neurons in the following layer</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Doebling","given":"Scott W","non-dropping-particle":"","parse-names":false,"suffix":""},{"dropping-particle":"","family":"Farrar","given":"Charles R","non-dropping-particle":"","parse-names":false,"suffix":""},{"dropping-particle":"","family":"Prime","given":"Michael B","non-dropping-particle":"","parse-names":false,"suffix":""},{"dropping-particle":"","family":"Shevitz","given":"Daniel W","non-dropping-particle":"","parse-names":false,"suffix":""}],"id":"ITEM-1","issued":{"date-parts":[["1996"]]},"publisher":"Los Alamos National Lab.(LANL), Los Alamos, NM (United States)","title":"Damage identification and health monitoring of structural and mechanical systems from changes in their vibration characteristics: a literature review","type":"article-journal"},"uris":["http://www.mendeley.com/documents/?uuid=bbfa4a77-a8a7-4ae6-982f-991131e3a735"]}],"mendeley":{"formattedCitation":"(Doebling &lt;i&gt;et al.&lt;/i&gt;, 1996)","plainTextFormattedCitation":"(Doebling et al., 1996)","previouslyFormattedCitation":"(Doebling &lt;i&gt;et al.&lt;/i&gt;, 1996)"},"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Doebling </w:t>
      </w:r>
      <w:r w:rsidRPr="00C21C91">
        <w:rPr>
          <w:i/>
          <w:noProof/>
          <w:color w:val="000000" w:themeColor="text1"/>
          <w:lang w:val="en-US"/>
        </w:rPr>
        <w:lastRenderedPageBreak/>
        <w:t>et al.</w:t>
      </w:r>
      <w:r w:rsidRPr="00C21C91">
        <w:rPr>
          <w:noProof/>
          <w:color w:val="000000" w:themeColor="text1"/>
          <w:lang w:val="en-US"/>
        </w:rPr>
        <w:t>, 1996)</w:t>
      </w:r>
      <w:r w:rsidRPr="00C21C91">
        <w:rPr>
          <w:color w:val="000000" w:themeColor="text1"/>
          <w:lang w:val="en-US"/>
        </w:rPr>
        <w:fldChar w:fldCharType="end"/>
      </w:r>
      <w:r w:rsidRPr="00C21C91">
        <w:rPr>
          <w:color w:val="000000" w:themeColor="text1"/>
        </w:rPr>
        <w:t>. Although there are other artificial neural networks, designers reference the feed-forward error back-propagation type neural network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upan","given":"Jure","non-dropping-particle":"","parse-names":false,"suffix":""},{"dropping-particle":"","family":"Gasteiger","given":"Johann","non-dropping-particle":"","parse-names":false,"suffix":""}],"id":"ITEM-1","issued":{"date-parts":[["1999"]]},"publisher":"John Wiley \\&amp; Sons, Inc.","title":"Neural networks in chemistry and drug design","type":"book"},"uris":["http://www.mendeley.com/documents/?uuid=608b7e8f-cdbc-4873-a92d-16739a7d21b1"]}],"mendeley":{"formattedCitation":"(Zupan and Gasteiger, 1999)","plainTextFormattedCitation":"(Zupan and Gasteiger, 1999)","previouslyFormattedCitation":"(Zupan and Gasteiger, 199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upan and Gasteiger, 1999)</w:t>
      </w:r>
      <w:r w:rsidRPr="00C21C91">
        <w:rPr>
          <w:color w:val="000000" w:themeColor="text1"/>
          <w:lang w:val="en-US"/>
        </w:rPr>
        <w:fldChar w:fldCharType="end"/>
      </w:r>
      <w:r w:rsidRPr="00C21C91">
        <w:rPr>
          <w:color w:val="000000" w:themeColor="text1"/>
        </w:rPr>
        <w:t>. </w:t>
      </w:r>
    </w:p>
    <w:p w14:paraId="0E79C740" w14:textId="77777777" w:rsidR="00EF2988" w:rsidRPr="00C21C91" w:rsidRDefault="00EF2988" w:rsidP="00EF2988">
      <w:pPr>
        <w:pStyle w:val="BodyText"/>
        <w:rPr>
          <w:color w:val="000000" w:themeColor="text1"/>
        </w:rPr>
      </w:pPr>
      <w:r w:rsidRPr="00C21C91">
        <w:rPr>
          <w:color w:val="000000" w:themeColor="text1"/>
        </w:rPr>
        <w:t>Consequently, neural networks can generalize connections in the issue subject area of interest from the presented historical collection of fact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ugnini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One or more hidden layers may be present in the neural network. The more layers a connection has, the further complicated its organization and the greater its capacity to manage emotional issu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Rathod, Kulkarni and Saha, 2022)</w:t>
      </w:r>
      <w:r w:rsidRPr="00C21C91">
        <w:rPr>
          <w:color w:val="000000" w:themeColor="text1"/>
          <w:lang w:val="en-US"/>
        </w:rPr>
        <w:fldChar w:fldCharType="end"/>
      </w:r>
      <w:r w:rsidRPr="00C21C91">
        <w:rPr>
          <w:color w:val="000000" w:themeColor="text1"/>
        </w:rPr>
        <w:t>. The multiple neural Network can translate unlimited dimensions to n dimensions through extensive test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oo, Shin and Kim, 2021)</w:t>
      </w:r>
      <w:r w:rsidRPr="00C21C91">
        <w:rPr>
          <w:color w:val="000000" w:themeColor="text1"/>
          <w:lang w:val="en-US"/>
        </w:rPr>
        <w:fldChar w:fldCharType="end"/>
      </w:r>
      <w:r w:rsidRPr="00C21C91">
        <w:rPr>
          <w:color w:val="000000" w:themeColor="text1"/>
        </w:rPr>
        <w:t>. Consequently, a multiple neural network framework is intended in this report.</w:t>
      </w:r>
    </w:p>
    <w:p w14:paraId="70DDAB01" w14:textId="77777777" w:rsidR="00EF2988" w:rsidRPr="00C21C91" w:rsidRDefault="00EF2988" w:rsidP="00EF2988">
      <w:pPr>
        <w:pStyle w:val="BodyText"/>
        <w:rPr>
          <w:color w:val="000000" w:themeColor="text1"/>
          <w:lang w:val="en-US"/>
        </w:rPr>
      </w:pPr>
      <w:r w:rsidRPr="00C21C91">
        <w:rPr>
          <w:color w:val="000000" w:themeColor="text1"/>
        </w:rPr>
        <w:t>The expected to augment should be a commonly used evaluation measurement roughly equivalent to the measurement evaluation system, which includes supply chain addition oper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Kern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xml:space="preserve">, delivery performance, </w:t>
      </w:r>
      <w:r w:rsidRPr="00C21C91">
        <w:rPr>
          <w:color w:val="000000" w:themeColor="text1"/>
        </w:rPr>
        <w:t>manufacturer prices, current trading, preferences of consumers, the development of new ingredients, logistics operations, crises in the supply chain, availability of the product, communications technology innovation performance, feasible advanced technology, product release phases, statistics shredd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Palagi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It consists of 28 markers in aggregate. From this, the number of hidden entry layers is 28. The learning algorithm is positioned between the input and the output layers and illustrates the translating correlation between the two and output layer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hiri Tabarestani and Afzalimehr, 2021)</w:t>
      </w:r>
      <w:r w:rsidRPr="00C21C91">
        <w:rPr>
          <w:color w:val="000000" w:themeColor="text1"/>
          <w:lang w:val="en-US"/>
        </w:rPr>
        <w:fldChar w:fldCharType="end"/>
      </w:r>
      <w:r w:rsidRPr="00C21C91">
        <w:rPr>
          <w:color w:val="000000" w:themeColor="text1"/>
        </w:rPr>
        <w:t>. The density of nodes found in the hidden layer significantly affects the artificial Network's functio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Liehr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w:t>
      </w:r>
      <w:r w:rsidRPr="00C21C91">
        <w:rPr>
          <w:color w:val="000000" w:themeColor="text1"/>
          <w:lang w:val="en-US"/>
        </w:rPr>
        <w:t xml:space="preserve"> Eq 1-4 describes the ANN model.</w:t>
      </w:r>
    </w:p>
    <w:p w14:paraId="02F62D85"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1+a</m:t>
            </m:r>
          </m:e>
        </m:rad>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r>
      <w:r w:rsidRPr="00C21C91">
        <w:rPr>
          <w:color w:val="000000" w:themeColor="text1"/>
          <w:lang w:val="en-US"/>
        </w:rPr>
        <w:tab/>
        <w:t>(1)</w:t>
      </w:r>
    </w:p>
    <w:p w14:paraId="393CE703"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func>
          <m:funcPr>
            <m:ctrlPr>
              <w:rPr>
                <w:rFonts w:ascii="Cambria Math" w:hAnsi="Cambria Math"/>
                <w:i/>
                <w:color w:val="000000" w:themeColor="text1"/>
                <w:lang w:val="en-US"/>
              </w:rPr>
            </m:ctrlPr>
          </m:funcPr>
          <m:fName>
            <m:r>
              <m:rPr>
                <m:sty m:val="p"/>
              </m:rPr>
              <w:rPr>
                <w:rFonts w:ascii="Cambria Math" w:hAnsi="Cambria Math"/>
                <w:color w:val="000000" w:themeColor="text1"/>
              </w:rPr>
              <m:t>log</m:t>
            </m:r>
          </m:fName>
          <m:e>
            <m:r>
              <w:rPr>
                <w:rFonts w:ascii="Cambria Math" w:hAnsi="Cambria Math"/>
                <w:color w:val="000000" w:themeColor="text1"/>
                <w:lang w:val="en-US"/>
              </w:rPr>
              <m:t>n</m:t>
            </m:r>
          </m:e>
        </m:func>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2)</w:t>
      </w:r>
    </w:p>
    <w:p w14:paraId="7077318F"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l</m:t>
            </m:r>
          </m:e>
        </m:rad>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3)</w:t>
      </w:r>
    </w:p>
    <w:p w14:paraId="6EB2BED1" w14:textId="77777777" w:rsidR="005506AF" w:rsidRPr="00C21C91" w:rsidRDefault="005506AF" w:rsidP="00EF2988">
      <w:pPr>
        <w:pStyle w:val="BodyText"/>
        <w:jc w:val="right"/>
        <w:rPr>
          <w:color w:val="000000" w:themeColor="text1"/>
          <w:lang w:val="en-US"/>
        </w:rPr>
        <w:sectPr w:rsidR="005506AF" w:rsidRPr="00C21C91" w:rsidSect="00683992">
          <w:type w:val="continuous"/>
          <w:pgSz w:w="11906" w:h="16838" w:code="9"/>
          <w:pgMar w:top="1080" w:right="907" w:bottom="1440" w:left="907" w:header="720" w:footer="720" w:gutter="0"/>
          <w:cols w:num="2" w:space="360"/>
          <w:docGrid w:linePitch="360"/>
        </w:sectPr>
      </w:pPr>
    </w:p>
    <w:p w14:paraId="27B53921" w14:textId="7B8998E4" w:rsidR="00EF2988" w:rsidRPr="00C21C91" w:rsidRDefault="00EF2988" w:rsidP="00EF2988">
      <w:pPr>
        <w:pStyle w:val="BodyText"/>
        <w:jc w:val="right"/>
        <w:rPr>
          <w:color w:val="000000" w:themeColor="text1"/>
          <w:lang w:val="en-US"/>
        </w:rPr>
      </w:pPr>
      <w:r w:rsidRPr="00C21C91">
        <w:rPr>
          <w:color w:val="000000" w:themeColor="text1"/>
          <w:lang w:val="en-US"/>
        </w:rPr>
        <w:t>M = (</w:t>
      </w:r>
      <m:oMath>
        <m:r>
          <w:rPr>
            <w:rFonts w:ascii="Cambria Math" w:hAnsi="Cambria Math"/>
            <w:color w:val="000000" w:themeColor="text1"/>
            <w:lang w:val="en-US"/>
          </w:rPr>
          <m:t>n+1)/2</m:t>
        </m:r>
      </m:oMath>
      <w:r w:rsidRPr="00C21C91">
        <w:rPr>
          <w:color w:val="000000" w:themeColor="text1"/>
          <w:lang w:val="en-US"/>
        </w:rPr>
        <w:tab/>
      </w:r>
      <w:r w:rsidRPr="00C21C91">
        <w:rPr>
          <w:color w:val="000000" w:themeColor="text1"/>
          <w:lang w:val="en-US"/>
        </w:rPr>
        <w:tab/>
      </w:r>
      <w:r w:rsidRPr="00C21C91">
        <w:rPr>
          <w:color w:val="000000" w:themeColor="text1"/>
          <w:lang w:val="en-US"/>
        </w:rPr>
        <w:tab/>
        <w:t>(4)</w:t>
      </w:r>
    </w:p>
    <w:p w14:paraId="68BB51B8" w14:textId="77777777" w:rsidR="005506AF" w:rsidRPr="00C21C91" w:rsidRDefault="005506AF" w:rsidP="00EF2988">
      <w:pPr>
        <w:pStyle w:val="BodyText"/>
        <w:jc w:val="right"/>
        <w:rPr>
          <w:color w:val="000000" w:themeColor="text1"/>
          <w:lang w:val="en-US"/>
        </w:rPr>
      </w:pPr>
    </w:p>
    <w:p w14:paraId="6E5D7C54" w14:textId="7F195D85" w:rsidR="00EF2988" w:rsidRPr="00C21C91" w:rsidRDefault="00EF2988" w:rsidP="00EF2988">
      <w:pPr>
        <w:pStyle w:val="BodyText"/>
        <w:rPr>
          <w:color w:val="000000" w:themeColor="text1"/>
          <w:lang w:val="en-US"/>
        </w:rPr>
      </w:pPr>
      <w:r w:rsidRPr="00C21C91">
        <w:rPr>
          <w:color w:val="000000" w:themeColor="text1"/>
          <w:lang w:val="en-US"/>
        </w:rPr>
        <w:t xml:space="preserve">The characters in the calculation represent </w:t>
      </w:r>
      <m:oMath>
        <m:r>
          <w:rPr>
            <w:rFonts w:ascii="Cambria Math" w:hAnsi="Cambria Math"/>
            <w:color w:val="000000" w:themeColor="text1"/>
            <w:lang w:val="en-US"/>
          </w:rPr>
          <m:t>m</m:t>
        </m:r>
      </m:oMath>
      <w:r w:rsidRPr="00C21C91">
        <w:rPr>
          <w:color w:val="000000" w:themeColor="text1"/>
          <w:lang w:val="en-US"/>
        </w:rPr>
        <w:t xml:space="preserve">: the proportion of neurons in each layer, </w:t>
      </w:r>
      <m:oMath>
        <m:r>
          <w:rPr>
            <w:rFonts w:ascii="Cambria Math" w:hAnsi="Cambria Math"/>
            <w:color w:val="000000" w:themeColor="text1"/>
            <w:lang w:val="en-US"/>
          </w:rPr>
          <m:t>n</m:t>
        </m:r>
      </m:oMath>
      <w:r w:rsidRPr="00C21C91">
        <w:rPr>
          <w:color w:val="000000" w:themeColor="text1"/>
          <w:lang w:val="en-US"/>
        </w:rPr>
        <w:t xml:space="preserve">: the population of input neurons, </w:t>
      </w:r>
      <m:oMath>
        <m:r>
          <w:rPr>
            <w:rFonts w:ascii="Cambria Math" w:hAnsi="Cambria Math"/>
            <w:color w:val="000000" w:themeColor="text1"/>
            <w:lang w:val="en-US"/>
          </w:rPr>
          <m:t>l</m:t>
        </m:r>
      </m:oMath>
      <w:r w:rsidRPr="00C21C91">
        <w:rPr>
          <w:color w:val="000000" w:themeColor="text1"/>
          <w:lang w:val="en-US"/>
        </w:rPr>
        <w:t xml:space="preserve">: the population of nodes in each layer, and a: a parameter around 0.5 and 10. Through testing the subsequent modeling, the amount of nodes is established to be five in this study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Randiligama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w:t>
      </w:r>
    </w:p>
    <w:p w14:paraId="42CD062B" w14:textId="7B792889" w:rsidR="00EF2988" w:rsidRPr="00C21C91" w:rsidRDefault="00EF2988" w:rsidP="00EF2988">
      <w:pPr>
        <w:pStyle w:val="BodyText"/>
        <w:rPr>
          <w:color w:val="000000" w:themeColor="text1"/>
        </w:rPr>
      </w:pPr>
      <w:r w:rsidRPr="00C21C91">
        <w:rPr>
          <w:color w:val="000000" w:themeColor="text1"/>
        </w:rPr>
        <w:t>The more convolutional nodes, the higher the Network's effectiveness; however, the longer the time complexity. The insufficient number of invisible layers enables network convergence to be problematic</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Garner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rPr>
        <w:t>. The frequency of nodes present in the hidden layer cannot be calculated theoretically, despite the widespread application of machine learning. This is an additional flaw of machine lear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erroug, Belaidi and Chtita, 2021)</w:t>
      </w:r>
      <w:r w:rsidRPr="00C21C91">
        <w:rPr>
          <w:color w:val="000000" w:themeColor="text1"/>
          <w:lang w:val="en-US"/>
        </w:rPr>
        <w:fldChar w:fldCharType="end"/>
      </w:r>
      <w:r w:rsidRPr="00C21C91">
        <w:rPr>
          <w:color w:val="000000" w:themeColor="text1"/>
        </w:rPr>
        <w:t>. In General, there are two approaches to determining the number of hidden neuron modules: The "trial-and-error" technique is established by assessing the education results from various sizes of neurons, while the empirical formula provides an approximated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de Oliveira Neto </w:t>
      </w:r>
      <w:r w:rsidRPr="00C21C91">
        <w:rPr>
          <w:i/>
          <w:noProof/>
          <w:color w:val="000000" w:themeColor="text1"/>
          <w:lang w:val="en-US"/>
        </w:rPr>
        <w:t>et al.</w:t>
      </w:r>
      <w:r w:rsidRPr="00C21C91">
        <w:rPr>
          <w:noProof/>
          <w:color w:val="000000" w:themeColor="text1"/>
          <w:lang w:val="en-US"/>
        </w:rPr>
        <w:t>, 2022)</w:t>
      </w:r>
      <w:r w:rsidRPr="00C21C91">
        <w:rPr>
          <w:color w:val="000000" w:themeColor="text1"/>
          <w:lang w:val="en-US"/>
        </w:rPr>
        <w:fldChar w:fldCharType="end"/>
      </w:r>
      <w:r w:rsidRPr="00C21C91">
        <w:rPr>
          <w:color w:val="000000" w:themeColor="text1"/>
        </w:rPr>
        <w:t>. The predicted evaluation outcome is the conclusion correlating to the activation function, i.e., the absolute risk of the responsible supply chain risk management approach. Accordingly, the proportion of neuron connections in the output layer was determined to be one according to the outcome of the vulnerability analysis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kb\iy\ik and Yavuz, 2021)</w:t>
      </w:r>
      <w:r w:rsidRPr="00C21C91">
        <w:rPr>
          <w:color w:val="000000" w:themeColor="text1"/>
          <w:lang w:val="en-US"/>
        </w:rPr>
        <w:fldChar w:fldCharType="end"/>
      </w:r>
      <w:r w:rsidRPr="00C21C91">
        <w:rPr>
          <w:color w:val="000000" w:themeColor="text1"/>
        </w:rPr>
        <w:t>. Each component in the neural Network collects the data input and transfers it to the previous layers, with the project passing the input data point straight to the subsequent layer (hidden layer or output layer)</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erwin, De Soto and Adey, 2019)</w:t>
      </w:r>
      <w:r w:rsidRPr="00C21C91">
        <w:rPr>
          <w:color w:val="000000" w:themeColor="text1"/>
          <w:lang w:val="en-US"/>
        </w:rPr>
        <w:fldChar w:fldCharType="end"/>
      </w:r>
      <w:r w:rsidRPr="00C21C91">
        <w:rPr>
          <w:color w:val="000000" w:themeColor="text1"/>
        </w:rPr>
        <w:t>. There is a good connection between the input and results of the convolution layer and nonlinear activation nodes in neural network model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Shainline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This is known as the learning algorithm</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asciotta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The control signal is another name for the learning algorithm.</w:t>
      </w:r>
    </w:p>
    <w:p w14:paraId="721504F4" w14:textId="77777777" w:rsidR="005506AF" w:rsidRPr="00C21C91" w:rsidRDefault="005506AF" w:rsidP="00EF2988">
      <w:pPr>
        <w:pStyle w:val="BodyText"/>
        <w:rPr>
          <w:color w:val="000000" w:themeColor="text1"/>
        </w:rPr>
      </w:pPr>
    </w:p>
    <w:p w14:paraId="46FDBDE6" w14:textId="196FB58E" w:rsidR="00683992" w:rsidRPr="00C21C91" w:rsidRDefault="00683992" w:rsidP="00120FE5">
      <w:pPr>
        <w:jc w:val="both"/>
        <w:rPr>
          <w:color w:val="000000" w:themeColor="text1"/>
        </w:rPr>
      </w:pPr>
    </w:p>
    <w:p w14:paraId="6D94CDBE" w14:textId="00A5E4F8" w:rsidR="005506AF" w:rsidRPr="00C21C91" w:rsidRDefault="005506AF" w:rsidP="00683992">
      <w:pPr>
        <w:rPr>
          <w:color w:val="000000" w:themeColor="text1"/>
        </w:rPr>
      </w:pPr>
    </w:p>
    <w:p w14:paraId="774DA3C8" w14:textId="0B72CC05" w:rsidR="005506AF" w:rsidRPr="00C21C91" w:rsidRDefault="005506AF" w:rsidP="005506AF">
      <w:pPr>
        <w:pStyle w:val="Heading2"/>
        <w:rPr>
          <w:color w:val="000000" w:themeColor="text1"/>
        </w:rPr>
      </w:pPr>
      <w:r w:rsidRPr="00C21C91">
        <w:rPr>
          <w:color w:val="000000" w:themeColor="text1"/>
        </w:rPr>
        <w:t>Recurrent Neural Network</w:t>
      </w:r>
    </w:p>
    <w:p w14:paraId="4E098421" w14:textId="552FDD63" w:rsidR="005506AF" w:rsidRPr="00C21C91" w:rsidRDefault="005506AF" w:rsidP="00AD16B4">
      <w:pPr>
        <w:jc w:val="both"/>
        <w:rPr>
          <w:color w:val="000000" w:themeColor="text1"/>
        </w:rPr>
      </w:pPr>
      <w:r w:rsidRPr="00C21C91">
        <w:rPr>
          <w:color w:val="000000" w:themeColor="text1"/>
        </w:rPr>
        <w:t xml:space="preserve">A </w:t>
      </w:r>
      <w:bookmarkStart w:id="1" w:name="OLE_LINK16"/>
      <w:bookmarkStart w:id="2" w:name="OLE_LINK17"/>
      <w:r w:rsidRPr="00C21C91">
        <w:rPr>
          <w:color w:val="000000" w:themeColor="text1"/>
        </w:rPr>
        <w:t xml:space="preserve">recurrent </w:t>
      </w:r>
      <w:bookmarkEnd w:id="1"/>
      <w:bookmarkEnd w:id="2"/>
      <w:r w:rsidRPr="00C21C91">
        <w:rPr>
          <w:color w:val="000000" w:themeColor="text1"/>
        </w:rPr>
        <w:t xml:space="preserve">neural network (RNN) is any system in which neurons transmit each other input signal </w:t>
      </w:r>
      <w:r w:rsidRPr="00C21C91">
        <w:rPr>
          <w:color w:val="000000" w:themeColor="text1"/>
        </w:rPr>
        <w:fldChar w:fldCharType="begin" w:fldLock="1"/>
      </w:r>
      <w:r w:rsidRPr="00C21C91">
        <w:rPr>
          <w:color w:val="000000" w:themeColor="text1"/>
        </w:rPr>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Ackerson, Dave and Seliya, 2021)</w:t>
      </w:r>
      <w:r w:rsidRPr="00C21C91">
        <w:rPr>
          <w:color w:val="000000" w:themeColor="text1"/>
        </w:rPr>
        <w:fldChar w:fldCharType="end"/>
      </w:r>
      <w:r w:rsidRPr="00C21C91">
        <w:rPr>
          <w:color w:val="000000" w:themeColor="text1"/>
        </w:rPr>
        <w:t xml:space="preserve">. This notion contains a vast number of potential outcomes. Several reviews of specific RNN subtypes are currently available </w:t>
      </w:r>
      <w:r w:rsidRPr="00C21C91">
        <w:rPr>
          <w:color w:val="000000" w:themeColor="text1"/>
        </w:rPr>
        <w:fldChar w:fldCharType="begin" w:fldLock="1"/>
      </w:r>
      <w:r w:rsidRPr="00C21C91">
        <w:rPr>
          <w:color w:val="000000" w:themeColor="text1"/>
        </w:rPr>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Hughes </w:t>
      </w:r>
      <w:r w:rsidRPr="00C21C91">
        <w:rPr>
          <w:i/>
          <w:noProof/>
          <w:color w:val="000000" w:themeColor="text1"/>
        </w:rPr>
        <w:t>et al.</w:t>
      </w:r>
      <w:r w:rsidRPr="00C21C91">
        <w:rPr>
          <w:noProof/>
          <w:color w:val="000000" w:themeColor="text1"/>
        </w:rPr>
        <w:t>, 2019)</w:t>
      </w:r>
      <w:r w:rsidRPr="00C21C91">
        <w:rPr>
          <w:color w:val="000000" w:themeColor="text1"/>
        </w:rPr>
        <w:fldChar w:fldCharType="end"/>
      </w:r>
      <w:r w:rsidRPr="00C21C91">
        <w:rPr>
          <w:color w:val="000000" w:themeColor="text1"/>
        </w:rPr>
        <w:t>.</w:t>
      </w:r>
    </w:p>
    <w:p w14:paraId="284CFC67" w14:textId="413FD3F0" w:rsidR="005506AF" w:rsidRPr="00C21C91" w:rsidRDefault="005506AF" w:rsidP="00AD16B4">
      <w:pPr>
        <w:jc w:val="both"/>
        <w:rPr>
          <w:color w:val="000000" w:themeColor="text1"/>
        </w:rPr>
      </w:pPr>
      <w:r w:rsidRPr="00C21C91">
        <w:rPr>
          <w:color w:val="000000" w:themeColor="text1"/>
        </w:rPr>
        <w:t>RNNs that are artificial neural networks (</w:t>
      </w:r>
      <w:proofErr w:type="spellStart"/>
      <w:r w:rsidRPr="00C21C91">
        <w:rPr>
          <w:color w:val="000000" w:themeColor="text1"/>
        </w:rPr>
        <w:t>aRNN</w:t>
      </w:r>
      <w:proofErr w:type="spellEnd"/>
      <w:r w:rsidRPr="00C21C91">
        <w:rPr>
          <w:color w:val="000000" w:themeColor="text1"/>
        </w:rPr>
        <w:t xml:space="preserve">) are frequently deemed helpful for advanced applications in these assessments </w:t>
      </w:r>
      <w:r w:rsidRPr="00C21C91">
        <w:rPr>
          <w:color w:val="000000" w:themeColor="text1"/>
        </w:rPr>
        <w:fldChar w:fldCharType="begin" w:fldLock="1"/>
      </w:r>
      <w:r w:rsidRPr="00C21C91">
        <w:rPr>
          <w:color w:val="000000" w:themeColor="text1"/>
        </w:rPr>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n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To supplement previous contributions, this summary focuses on biologically recurrent neural networks (</w:t>
      </w:r>
      <w:proofErr w:type="spellStart"/>
      <w:r w:rsidRPr="00C21C91">
        <w:rPr>
          <w:color w:val="000000" w:themeColor="text1"/>
        </w:rPr>
        <w:t>bRNN</w:t>
      </w:r>
      <w:proofErr w:type="spellEnd"/>
      <w:r w:rsidRPr="00C21C91">
        <w:rPr>
          <w:color w:val="000000" w:themeColor="text1"/>
        </w:rPr>
        <w:t xml:space="preserve">) observed in the nervous system. Since feedback is prevalent in the brain, this job could encompass the majority of cognitive control </w:t>
      </w:r>
      <w:r w:rsidRPr="00C21C91">
        <w:rPr>
          <w:color w:val="000000" w:themeColor="text1"/>
        </w:rPr>
        <w:fldChar w:fldCharType="begin" w:fldLock="1"/>
      </w:r>
      <w:r w:rsidRPr="00C21C91">
        <w:rPr>
          <w:color w:val="000000" w:themeColor="text1"/>
        </w:rPr>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 </w:t>
      </w:r>
      <w:r w:rsidRPr="00C21C91">
        <w:rPr>
          <w:i/>
          <w:noProof/>
          <w:color w:val="000000" w:themeColor="text1"/>
        </w:rPr>
        <w:t>et al.</w:t>
      </w:r>
      <w:r w:rsidRPr="00C21C91">
        <w:rPr>
          <w:noProof/>
          <w:color w:val="000000" w:themeColor="text1"/>
        </w:rPr>
        <w:t>, 2018)</w:t>
      </w:r>
      <w:r w:rsidRPr="00C21C91">
        <w:rPr>
          <w:color w:val="000000" w:themeColor="text1"/>
        </w:rPr>
        <w:fldChar w:fldCharType="end"/>
      </w:r>
      <w:r w:rsidRPr="00C21C91">
        <w:rPr>
          <w:color w:val="000000" w:themeColor="text1"/>
        </w:rPr>
        <w:t xml:space="preserve">. The current review segregates </w:t>
      </w:r>
      <w:proofErr w:type="spellStart"/>
      <w:r w:rsidRPr="00C21C91">
        <w:rPr>
          <w:color w:val="000000" w:themeColor="text1"/>
        </w:rPr>
        <w:t>bRNNS</w:t>
      </w:r>
      <w:proofErr w:type="spellEnd"/>
      <w:r w:rsidRPr="00C21C91">
        <w:rPr>
          <w:color w:val="000000" w:themeColor="text1"/>
        </w:rPr>
        <w:t xml:space="preserve"> into those wherein control schemes eventuate in neural connections within several processing components that either appear in networks for distinct functional professions such </w:t>
      </w:r>
      <w:r w:rsidRPr="00C21C91">
        <w:rPr>
          <w:color w:val="000000" w:themeColor="text1"/>
        </w:rPr>
        <w:fldChar w:fldCharType="begin" w:fldLock="1"/>
      </w:r>
      <w:r w:rsidRPr="00C21C91">
        <w:rPr>
          <w:color w:val="000000" w:themeColor="text1"/>
        </w:rPr>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Pang, Niu and O’Neill, 2020)</w:t>
      </w:r>
      <w:r w:rsidRPr="00C21C91">
        <w:rPr>
          <w:color w:val="000000" w:themeColor="text1"/>
        </w:rPr>
        <w:fldChar w:fldCharType="end"/>
      </w:r>
      <w:r w:rsidRPr="00C21C91">
        <w:rPr>
          <w:color w:val="000000" w:themeColor="text1"/>
        </w:rPr>
        <w:t xml:space="preserve"> as needed to store geographic distribution in limited attention span, winner-take-all strategic planning, edge enhancement and normalization </w:t>
      </w:r>
      <w:r w:rsidRPr="00C21C91">
        <w:rPr>
          <w:color w:val="000000" w:themeColor="text1"/>
        </w:rPr>
        <w:fldChar w:fldCharType="begin" w:fldLock="1"/>
      </w:r>
      <w:r w:rsidRPr="00C21C91">
        <w:rPr>
          <w:color w:val="000000" w:themeColor="text1"/>
        </w:rPr>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oghar and Hamiche, 2020)</w:t>
      </w:r>
      <w:r w:rsidRPr="00C21C91">
        <w:rPr>
          <w:color w:val="000000" w:themeColor="text1"/>
        </w:rPr>
        <w:fldChar w:fldCharType="end"/>
      </w:r>
      <w:r w:rsidRPr="00C21C91">
        <w:rPr>
          <w:color w:val="000000" w:themeColor="text1"/>
        </w:rPr>
        <w:t xml:space="preserve">, hill climbing, vibrations of various types (relatively constant, traveling vibrations, haphazard), depositing sequential chronological events in learning and memory, and consecutive acquiring knowledge of directories </w:t>
      </w:r>
      <w:r w:rsidRPr="00C21C91">
        <w:rPr>
          <w:color w:val="000000" w:themeColor="text1"/>
        </w:rPr>
        <w:fldChar w:fldCharType="begin" w:fldLock="1"/>
      </w:r>
      <w:r w:rsidRPr="00C21C91">
        <w:rPr>
          <w:color w:val="000000" w:themeColor="text1"/>
        </w:rPr>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Wang </w:t>
      </w:r>
      <w:r w:rsidRPr="00C21C91">
        <w:rPr>
          <w:i/>
          <w:noProof/>
          <w:color w:val="000000" w:themeColor="text1"/>
        </w:rPr>
        <w:t>et al.</w:t>
      </w:r>
      <w:r w:rsidRPr="00C21C91">
        <w:rPr>
          <w:noProof/>
          <w:color w:val="000000" w:themeColor="text1"/>
        </w:rPr>
        <w:t>, 2022)</w:t>
      </w:r>
      <w:r w:rsidRPr="00C21C91">
        <w:rPr>
          <w:color w:val="000000" w:themeColor="text1"/>
        </w:rPr>
        <w:fldChar w:fldCharType="end"/>
      </w:r>
      <w:r w:rsidRPr="00C21C91">
        <w:rPr>
          <w:color w:val="000000" w:themeColor="text1"/>
        </w:rPr>
        <w:t xml:space="preserve">. A recurrent neural network (RNN) is a machine learning algorithm that employs periodic or time data during the period </w:t>
      </w:r>
      <w:r w:rsidRPr="00C21C91">
        <w:rPr>
          <w:color w:val="000000" w:themeColor="text1"/>
        </w:rPr>
        <w:fldChar w:fldCharType="begin" w:fldLock="1"/>
      </w:r>
      <w:r w:rsidRPr="00C21C91">
        <w:rPr>
          <w:color w:val="000000" w:themeColor="text1"/>
        </w:rPr>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Shang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xml:space="preserve">. </w:t>
      </w:r>
    </w:p>
    <w:p w14:paraId="47236AEE" w14:textId="34CA1729" w:rsidR="00535977" w:rsidRPr="00C21C91" w:rsidRDefault="00535977" w:rsidP="00460391">
      <w:pPr>
        <w:jc w:val="both"/>
        <w:rPr>
          <w:color w:val="000000" w:themeColor="text1"/>
        </w:rPr>
      </w:pPr>
    </w:p>
    <w:p w14:paraId="3754940C" w14:textId="0424DA68" w:rsidR="00535977" w:rsidRPr="00AD16B4" w:rsidRDefault="00535977" w:rsidP="00AD16B4">
      <w:pPr>
        <w:pStyle w:val="BodyText"/>
        <w:rPr>
          <w:color w:val="000000" w:themeColor="text1"/>
          <w:lang w:val="en-US"/>
        </w:rPr>
      </w:pPr>
      <w:r w:rsidRPr="00C21C91">
        <w:rPr>
          <w:color w:val="000000" w:themeColor="text1"/>
          <w:lang w:val="en-US"/>
        </w:rPr>
        <w:t xml:space="preserve">Let's use the expression "feeling underneath the temperature," widely used to describe someone who is ill, to explain RN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Che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 xml:space="preserve">. For the expression to understand its mean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rfuddin, Tihami and Islam, 2018)</w:t>
      </w:r>
      <w:r w:rsidRPr="00C21C91">
        <w:rPr>
          <w:color w:val="000000" w:themeColor="text1"/>
          <w:lang w:val="en-US"/>
        </w:rPr>
        <w:fldChar w:fldCharType="end"/>
      </w:r>
      <w:r w:rsidRPr="00C21C91">
        <w:rPr>
          <w:color w:val="000000" w:themeColor="text1"/>
          <w:lang w:val="en-US"/>
        </w:rPr>
        <w:t xml:space="preserve"> it must be articulated in that directio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Tang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lang w:val="en-US"/>
        </w:rPr>
        <w:t xml:space="preserve">. Therefore, recurrent networks must accommodate the arrangement of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en, Bao and Huang, 2018)</w:t>
      </w:r>
      <w:r w:rsidRPr="00C21C91">
        <w:rPr>
          <w:color w:val="000000" w:themeColor="text1"/>
          <w:lang w:val="en-US"/>
        </w:rPr>
        <w:fldChar w:fldCharType="end"/>
      </w:r>
      <w:r w:rsidRPr="00C21C91">
        <w:rPr>
          <w:color w:val="000000" w:themeColor="text1"/>
          <w:lang w:val="en-US"/>
        </w:rPr>
        <w:t xml:space="preserve"> each word in the vocabulary to anticipate the following word in the sequenc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Fa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w:t>
      </w:r>
    </w:p>
    <w:p w14:paraId="645BCF13" w14:textId="057DCCD0" w:rsidR="00535977" w:rsidRPr="00C21C91" w:rsidRDefault="00535977" w:rsidP="00535977">
      <w:pPr>
        <w:pStyle w:val="BodyText"/>
        <w:rPr>
          <w:color w:val="000000" w:themeColor="text1"/>
          <w:lang w:val="en-US"/>
        </w:rPr>
      </w:pPr>
      <w:r w:rsidRPr="00C21C91">
        <w:rPr>
          <w:color w:val="000000" w:themeColor="text1"/>
          <w:lang w:val="en-US"/>
        </w:rPr>
        <w:t xml:space="preserve">Recurrent networks are also distinguished by their transmission characteristics across all network layers. In contrast to machine learning techniques, which have separate weights for each junction, recurrent neural networks exchange the same weighted parameter throughout each stratum. </w:t>
      </w:r>
      <w:r w:rsidRPr="00C21C91">
        <w:rPr>
          <w:color w:val="000000" w:themeColor="text1"/>
          <w:lang w:val="en-US"/>
        </w:rPr>
        <w:lastRenderedPageBreak/>
        <w:t>However, these components are still modified by stochastic gradient descent and optimization algorithm to support evolutionary computation.</w:t>
      </w:r>
    </w:p>
    <w:p w14:paraId="4626FE43" w14:textId="2F0F373C" w:rsidR="00535977" w:rsidRPr="00C21C91" w:rsidRDefault="00067964" w:rsidP="00067964">
      <w:pPr>
        <w:pStyle w:val="BodyText"/>
        <w:rPr>
          <w:color w:val="000000" w:themeColor="text1"/>
          <w:lang w:val="en-US"/>
        </w:rPr>
      </w:pPr>
      <w:r w:rsidRPr="00C21C91">
        <w:rPr>
          <w:color w:val="000000" w:themeColor="text1"/>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7DB2275F" w14:textId="77777777" w:rsidR="001D6E9E" w:rsidRPr="00C21C91" w:rsidRDefault="001D6E9E" w:rsidP="001D6E9E">
      <w:pPr>
        <w:pStyle w:val="BodyText"/>
        <w:rPr>
          <w:color w:val="000000" w:themeColor="text1"/>
          <w:lang w:val="en-US"/>
        </w:rPr>
      </w:pPr>
      <w:r w:rsidRPr="00C21C91">
        <w:rPr>
          <w:color w:val="000000" w:themeColor="text1"/>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369D6205" w14:textId="77777777" w:rsidR="001D6E9E" w:rsidRPr="00C21C91" w:rsidRDefault="001D6E9E" w:rsidP="001D6E9E">
      <w:pPr>
        <w:pStyle w:val="BodyText"/>
        <w:rPr>
          <w:color w:val="000000" w:themeColor="text1"/>
          <w:lang w:val="en-US"/>
        </w:rPr>
      </w:pPr>
      <w:r w:rsidRPr="00C21C91">
        <w:rPr>
          <w:color w:val="000000" w:themeColor="text1"/>
          <w:lang w:val="en-US"/>
        </w:rPr>
        <w:t xml:space="preserve">Matrix multiplication: This is denoted by the equation </w:t>
      </w:r>
    </w:p>
    <w:p w14:paraId="4EC6330E" w14:textId="77777777" w:rsidR="001D6E9E" w:rsidRPr="00C21C91" w:rsidRDefault="001D6E9E" w:rsidP="001D6E9E">
      <w:pPr>
        <w:pStyle w:val="BodyText"/>
        <w:jc w:val="right"/>
        <w:rPr>
          <w:color w:val="000000" w:themeColor="text1"/>
          <w:lang w:val="en-US"/>
        </w:rPr>
      </w:pPr>
      <m:oMath>
        <m:r>
          <w:rPr>
            <w:rFonts w:ascii="Cambria Math" w:hAnsi="Cambria Math"/>
            <w:color w:val="000000" w:themeColor="text1"/>
            <w:lang w:val="en-US"/>
          </w:rPr>
          <m:t>g(x) = 1/(1 + e-x).</m:t>
        </m:r>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t>(5)</w:t>
      </w:r>
    </w:p>
    <w:p w14:paraId="1A15AD69" w14:textId="43A3C420" w:rsidR="001D6E9E" w:rsidRPr="00C21C91" w:rsidRDefault="001D6E9E" w:rsidP="001D6E9E">
      <w:pPr>
        <w:pStyle w:val="BodyText"/>
        <w:keepNext/>
        <w:rPr>
          <w:color w:val="000000" w:themeColor="text1"/>
        </w:rPr>
      </w:pPr>
    </w:p>
    <w:p w14:paraId="04399AF7" w14:textId="30FAA65C" w:rsidR="005506AF" w:rsidRPr="00C21C91" w:rsidRDefault="005506AF" w:rsidP="00CC32AD">
      <w:pPr>
        <w:jc w:val="both"/>
        <w:rPr>
          <w:color w:val="000000" w:themeColor="text1"/>
        </w:rPr>
      </w:pPr>
    </w:p>
    <w:p w14:paraId="67E93A2D" w14:textId="77777777" w:rsidR="001D6E9E" w:rsidRPr="00C21C91" w:rsidRDefault="001D6E9E" w:rsidP="001D6E9E">
      <w:pPr>
        <w:pStyle w:val="Heading2"/>
        <w:rPr>
          <w:color w:val="000000" w:themeColor="text1"/>
        </w:rPr>
      </w:pPr>
      <w:r w:rsidRPr="00C21C91">
        <w:rPr>
          <w:color w:val="000000" w:themeColor="text1"/>
        </w:rPr>
        <w:t>Random Forest</w:t>
      </w:r>
    </w:p>
    <w:p w14:paraId="149F09EF" w14:textId="14DB8A06" w:rsidR="005506AF" w:rsidRPr="00C21C91" w:rsidRDefault="001D6E9E" w:rsidP="00AD16B4">
      <w:pPr>
        <w:pStyle w:val="BodyText"/>
        <w:rPr>
          <w:color w:val="000000" w:themeColor="text1"/>
        </w:rPr>
      </w:pPr>
      <w:r w:rsidRPr="00C21C91">
        <w:rPr>
          <w:color w:val="000000" w:themeColor="text1"/>
        </w:rPr>
        <w:t xml:space="preserve">Leo </w:t>
      </w:r>
      <w:proofErr w:type="spellStart"/>
      <w:r w:rsidRPr="00C21C91">
        <w:rPr>
          <w:color w:val="000000" w:themeColor="text1"/>
        </w:rPr>
        <w:t>Breiman</w:t>
      </w:r>
      <w:proofErr w:type="spellEnd"/>
      <w:r w:rsidRPr="00C21C91">
        <w:rPr>
          <w:color w:val="000000" w:themeColor="text1"/>
        </w:rPr>
        <w:t xml:space="preserve"> and Adele Cutler patented the Random Forest algorithm for machine learning, mixing the output of several decision trees to generate one conclusion. Its development has been spurred by its usability and adaptability, as it solves both classification and regression problems.</w:t>
      </w:r>
    </w:p>
    <w:p w14:paraId="38D8D2DE" w14:textId="77B6B0DA" w:rsidR="001D6E9E" w:rsidRPr="00C21C91" w:rsidRDefault="001D6E9E" w:rsidP="00620664">
      <w:pPr>
        <w:pStyle w:val="BodyText"/>
        <w:rPr>
          <w:color w:val="000000" w:themeColor="text1"/>
        </w:rPr>
      </w:pPr>
      <w:r w:rsidRPr="00C21C91">
        <w:rPr>
          <w:color w:val="000000" w:themeColor="text1"/>
        </w:rPr>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C21C91">
        <w:rPr>
          <w:color w:val="000000" w:themeColor="text1"/>
        </w:rPr>
        <w:t>Breiman</w:t>
      </w:r>
      <w:proofErr w:type="spellEnd"/>
      <w:r w:rsidRPr="00C21C91">
        <w:rPr>
          <w:color w:val="000000" w:themeColor="text1"/>
        </w:rPr>
        <w:t xml:space="preserve"> invented the store a collection; in this method, a randomized selection of information from a training set is collected with replenishment, i.e., the same data point might be sampled many times. After generating several training datasets, these algorithms are autonomously trained, and depending upon the type of task—regression or characterization averaged or percentage of those recommendations result in a more accurate representation. This method is frequently employed to reduce deviation in cluttered information.</w:t>
      </w:r>
    </w:p>
    <w:p w14:paraId="6ED49CA0" w14:textId="77777777" w:rsidR="001D6E9E" w:rsidRPr="00C21C91" w:rsidRDefault="001D6E9E" w:rsidP="00620664">
      <w:pPr>
        <w:pStyle w:val="BodyText"/>
        <w:rPr>
          <w:color w:val="000000" w:themeColor="text1"/>
        </w:rPr>
      </w:pPr>
      <w:r w:rsidRPr="00C21C91">
        <w:rPr>
          <w:color w:val="000000" w:themeColor="text1"/>
        </w:rPr>
        <w:t>Random forest approach: The algorithm modifies the bagging method since it combines bagging and attributes unpredictability to generate a forest of statistically independent decision trees. Feature randomization also called bagging or "the region growing approach,"  provides a random subset of attributes, ensuring a negative association between decision trees. This is the most significant distinction between decision trees and random forests. While the decision tree algorithm analyse every possible feature breakdown, random forests choose only a selection of these features.</w:t>
      </w:r>
    </w:p>
    <w:p w14:paraId="15DDE5F9" w14:textId="77777777" w:rsidR="001D6E9E" w:rsidRPr="00C21C91" w:rsidRDefault="001D6E9E" w:rsidP="00AD16B4">
      <w:pPr>
        <w:jc w:val="both"/>
        <w:rPr>
          <w:color w:val="000000" w:themeColor="text1"/>
        </w:rPr>
      </w:pPr>
    </w:p>
    <w:p w14:paraId="6D8B314F" w14:textId="77777777" w:rsidR="001D6E9E" w:rsidRPr="00C21C91" w:rsidRDefault="001D6E9E" w:rsidP="001D6E9E">
      <w:pPr>
        <w:pStyle w:val="BodyText"/>
        <w:rPr>
          <w:color w:val="000000" w:themeColor="text1"/>
        </w:rPr>
      </w:pPr>
      <w:r w:rsidRPr="00C21C91">
        <w:rPr>
          <w:color w:val="000000" w:themeColor="text1"/>
        </w:rPr>
        <w:t xml:space="preserve">If we return to the "should I surf?" situation, the question We may ask to verify the predictions may not be as exhaustive as the questions posed by another individual. By considering </w:t>
      </w:r>
      <w:r w:rsidRPr="00C21C91">
        <w:rPr>
          <w:color w:val="000000" w:themeColor="text1"/>
        </w:rPr>
        <w:t>all possible security unpredictability, researchers can lower the risk of computational complexity, bias, and total variance, culminating in more accurate predictions.</w:t>
      </w:r>
    </w:p>
    <w:p w14:paraId="0FEF8A5B" w14:textId="77777777" w:rsidR="001D6E9E" w:rsidRPr="00C21C91" w:rsidRDefault="001D6E9E" w:rsidP="001D6E9E">
      <w:pPr>
        <w:pStyle w:val="BodyText"/>
        <w:rPr>
          <w:color w:val="000000" w:themeColor="text1"/>
        </w:rPr>
      </w:pPr>
      <w:r w:rsidRPr="00C21C91">
        <w:rPr>
          <w:color w:val="000000" w:themeColor="text1"/>
        </w:rPr>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739B72D6" w14:textId="5282B926" w:rsidR="001D6E9E" w:rsidRPr="00C21C91" w:rsidRDefault="001D6E9E" w:rsidP="001D6E9E">
      <w:pPr>
        <w:pStyle w:val="BodyText"/>
        <w:rPr>
          <w:color w:val="000000" w:themeColor="text1"/>
        </w:rPr>
      </w:pPr>
      <w:r w:rsidRPr="00C21C91">
        <w:rPr>
          <w:color w:val="000000" w:themeColor="text1"/>
        </w:rPr>
        <w:t xml:space="preserve">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w:t>
      </w:r>
      <w:proofErr w:type="spellStart"/>
      <w:r w:rsidRPr="00C21C91">
        <w:rPr>
          <w:color w:val="000000" w:themeColor="text1"/>
        </w:rPr>
        <w:t>model</w:t>
      </w:r>
      <w:r w:rsidR="00CC32AD">
        <w:rPr>
          <w:color w:val="000000" w:themeColor="text1"/>
          <w:lang w:val="en-GB"/>
        </w:rPr>
        <w:t>l</w:t>
      </w:r>
      <w:r w:rsidRPr="00C21C91">
        <w:rPr>
          <w:color w:val="000000" w:themeColor="text1"/>
        </w:rPr>
        <w:t>ing</w:t>
      </w:r>
      <w:proofErr w:type="spellEnd"/>
      <w:r w:rsidRPr="00C21C91">
        <w:rPr>
          <w:color w:val="000000" w:themeColor="text1"/>
        </w:rPr>
        <w:t xml:space="preserve">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222DB949" w14:textId="77777777" w:rsidR="001D6E9E" w:rsidRPr="00C21C91" w:rsidRDefault="001D6E9E" w:rsidP="001D6E9E">
      <w:pPr>
        <w:pStyle w:val="BodyText"/>
        <w:rPr>
          <w:color w:val="000000" w:themeColor="text1"/>
        </w:rPr>
      </w:pPr>
      <w:r w:rsidRPr="00C21C91">
        <w:rPr>
          <w:color w:val="000000" w:themeColor="text1"/>
        </w:rPr>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4F29EB5A" w14:textId="5CFFA9EE" w:rsidR="001D6E9E" w:rsidRPr="00C21C91" w:rsidRDefault="001D6E9E" w:rsidP="001D6E9E">
      <w:pPr>
        <w:pStyle w:val="BodyText"/>
        <w:rPr>
          <w:color w:val="000000" w:themeColor="text1"/>
        </w:rPr>
      </w:pPr>
      <w:r w:rsidRPr="00C21C91">
        <w:rPr>
          <w:color w:val="000000" w:themeColor="text1"/>
        </w:rPr>
        <w:t xml:space="preserve">Key Challenges: Although random forest algorithms can accommodate enormous data sets, they can deliver more precise recommendations; nevertheless, they can be slow to </w:t>
      </w:r>
      <w:proofErr w:type="spellStart"/>
      <w:r w:rsidRPr="00C21C91">
        <w:rPr>
          <w:color w:val="000000" w:themeColor="text1"/>
        </w:rPr>
        <w:t>analy</w:t>
      </w:r>
      <w:r w:rsidR="00CC32AD">
        <w:rPr>
          <w:color w:val="000000" w:themeColor="text1"/>
          <w:lang w:val="en-GB"/>
        </w:rPr>
        <w:t>s</w:t>
      </w:r>
      <w:proofErr w:type="spellEnd"/>
      <w:r w:rsidRPr="00C21C91">
        <w:rPr>
          <w:color w:val="000000" w:themeColor="text1"/>
        </w:rPr>
        <w:t xml:space="preserve">e data because they compute data for each informed decision tree.  Since random forests </w:t>
      </w:r>
      <w:proofErr w:type="spellStart"/>
      <w:r w:rsidRPr="00C21C91">
        <w:rPr>
          <w:color w:val="000000" w:themeColor="text1"/>
        </w:rPr>
        <w:t>analy</w:t>
      </w:r>
      <w:r w:rsidR="00CC32AD">
        <w:rPr>
          <w:color w:val="000000" w:themeColor="text1"/>
          <w:lang w:val="en-GB"/>
        </w:rPr>
        <w:t>s</w:t>
      </w:r>
      <w:proofErr w:type="spellEnd"/>
      <w:r w:rsidRPr="00C21C91">
        <w:rPr>
          <w:color w:val="000000" w:themeColor="text1"/>
        </w:rPr>
        <w:t>e larger data sets, organizations demand additional storage capacity.</w:t>
      </w:r>
    </w:p>
    <w:p w14:paraId="5D3385EF" w14:textId="691438EC" w:rsidR="001D6E9E" w:rsidRPr="00C21C91" w:rsidRDefault="001D6E9E" w:rsidP="001D6E9E">
      <w:pPr>
        <w:pStyle w:val="BodyText"/>
        <w:rPr>
          <w:color w:val="000000" w:themeColor="text1"/>
        </w:rPr>
      </w:pPr>
      <w:r w:rsidRPr="00C21C91">
        <w:rPr>
          <w:color w:val="000000" w:themeColor="text1"/>
        </w:rPr>
        <w:t xml:space="preserve">Finance: This method is </w:t>
      </w:r>
      <w:proofErr w:type="spellStart"/>
      <w:r w:rsidRPr="00C21C91">
        <w:rPr>
          <w:color w:val="000000" w:themeColor="text1"/>
        </w:rPr>
        <w:t>favo</w:t>
      </w:r>
      <w:r w:rsidR="00CC32AD">
        <w:rPr>
          <w:color w:val="000000" w:themeColor="text1"/>
          <w:lang w:val="en-GB"/>
        </w:rPr>
        <w:t>u</w:t>
      </w:r>
      <w:proofErr w:type="spellEnd"/>
      <w:r w:rsidRPr="00C21C91">
        <w:rPr>
          <w:color w:val="000000" w:themeColor="text1"/>
        </w:rPr>
        <w:t>red over others since it minimizes the time required for data management and is well before chores. It can assess customers with high corporate debt, detect and prevent fraud, and identify pricing issues with options.</w:t>
      </w:r>
    </w:p>
    <w:p w14:paraId="1CA60974" w14:textId="7C05C177" w:rsidR="001D6E9E" w:rsidRPr="00C21C91" w:rsidRDefault="001D6E9E" w:rsidP="001D6E9E">
      <w:pPr>
        <w:pStyle w:val="BodyText"/>
        <w:rPr>
          <w:color w:val="000000" w:themeColor="text1"/>
        </w:rPr>
      </w:pPr>
      <w:r w:rsidRPr="00C21C91">
        <w:rPr>
          <w:color w:val="000000" w:themeColor="text1"/>
        </w:rPr>
        <w:t xml:space="preserve">Healthcare: The random forest approach has implications in molecular </w:t>
      </w:r>
      <w:proofErr w:type="spellStart"/>
      <w:r w:rsidRPr="00C21C91">
        <w:rPr>
          <w:color w:val="000000" w:themeColor="text1"/>
        </w:rPr>
        <w:t>model</w:t>
      </w:r>
      <w:r w:rsidR="00CC32AD">
        <w:rPr>
          <w:color w:val="000000" w:themeColor="text1"/>
          <w:lang w:val="en-GB"/>
        </w:rPr>
        <w:t>l</w:t>
      </w:r>
      <w:r w:rsidRPr="00C21C91">
        <w:rPr>
          <w:color w:val="000000" w:themeColor="text1"/>
        </w:rPr>
        <w:t>ing</w:t>
      </w:r>
      <w:proofErr w:type="spellEnd"/>
      <w:r w:rsidRPr="00C21C91">
        <w:rPr>
          <w:color w:val="000000" w:themeColor="text1"/>
        </w:rPr>
        <w:t xml:space="preserve">  , allowing physicians to address issues such as transcriptional identification, antigen research, and sequence identification. Consequently, physicians can estimate pharmacological reactions to individual drugs.</w:t>
      </w:r>
    </w:p>
    <w:p w14:paraId="28C562A3" w14:textId="3B7D280C" w:rsidR="001D6E9E" w:rsidRPr="00C21C91" w:rsidRDefault="001D6E9E" w:rsidP="001D6E9E">
      <w:pPr>
        <w:pStyle w:val="BodyText"/>
        <w:rPr>
          <w:color w:val="000000" w:themeColor="text1"/>
        </w:rPr>
      </w:pPr>
      <w:r w:rsidRPr="00C21C91">
        <w:rPr>
          <w:color w:val="000000" w:themeColor="text1"/>
        </w:rPr>
        <w:t>E-commerce: It can be utilized for cross-selling recommendation systems.</w:t>
      </w:r>
    </w:p>
    <w:p w14:paraId="000A20D3" w14:textId="77777777" w:rsidR="00CC32C4" w:rsidRPr="00C21C91" w:rsidRDefault="00CC32C4" w:rsidP="00CC32C4">
      <w:pPr>
        <w:rPr>
          <w:color w:val="000000" w:themeColor="text1"/>
        </w:rPr>
      </w:pPr>
    </w:p>
    <w:p w14:paraId="4C11E081" w14:textId="517867C0" w:rsidR="00F23E70" w:rsidRPr="00C21C91" w:rsidRDefault="00F23E70" w:rsidP="00F23E70">
      <w:pPr>
        <w:pStyle w:val="Heading2"/>
        <w:rPr>
          <w:color w:val="000000" w:themeColor="text1"/>
        </w:rPr>
      </w:pPr>
      <w:r w:rsidRPr="00C21C91">
        <w:rPr>
          <w:color w:val="000000" w:themeColor="text1"/>
        </w:rPr>
        <w:t>Architecture of the System</w:t>
      </w:r>
    </w:p>
    <w:p w14:paraId="61D85794" w14:textId="77777777" w:rsidR="00CC32C4" w:rsidRPr="00C21C91" w:rsidRDefault="00CC32C4" w:rsidP="00CC32C4">
      <w:pPr>
        <w:rPr>
          <w:color w:val="000000" w:themeColor="text1"/>
        </w:rPr>
        <w:sectPr w:rsidR="00CC32C4" w:rsidRPr="00C21C91" w:rsidSect="005506AF">
          <w:type w:val="continuous"/>
          <w:pgSz w:w="11906" w:h="16838" w:code="9"/>
          <w:pgMar w:top="1080" w:right="907" w:bottom="1440" w:left="907" w:header="720" w:footer="720" w:gutter="0"/>
          <w:cols w:num="2" w:space="360"/>
          <w:docGrid w:linePitch="360"/>
        </w:sectPr>
      </w:pPr>
    </w:p>
    <w:p w14:paraId="7D9DEB31" w14:textId="77777777" w:rsidR="00CC32C4" w:rsidRDefault="00CC32C4" w:rsidP="00CC32C4">
      <w:pPr>
        <w:rPr>
          <w:color w:val="000000" w:themeColor="text1"/>
        </w:rPr>
      </w:pPr>
      <w:r w:rsidRPr="00C21C91">
        <w:rPr>
          <w:noProof/>
          <w:color w:val="000000" w:themeColor="text1"/>
        </w:rPr>
        <w:lastRenderedPageBreak/>
        <w:drawing>
          <wp:inline distT="0" distB="0" distL="0" distR="0" wp14:anchorId="00FB769B" wp14:editId="5F2517AD">
            <wp:extent cx="6159795" cy="2538396"/>
            <wp:effectExtent l="0" t="0" r="0" b="1905"/>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287767" cy="2591132"/>
                    </a:xfrm>
                    <a:prstGeom prst="rect">
                      <a:avLst/>
                    </a:prstGeom>
                  </pic:spPr>
                </pic:pic>
              </a:graphicData>
            </a:graphic>
          </wp:inline>
        </w:drawing>
      </w:r>
    </w:p>
    <w:p w14:paraId="4A26B5E3" w14:textId="77777777" w:rsidR="00115190" w:rsidRDefault="00115190" w:rsidP="00CC32C4">
      <w:pPr>
        <w:rPr>
          <w:color w:val="000000" w:themeColor="text1"/>
        </w:rPr>
      </w:pPr>
    </w:p>
    <w:p w14:paraId="4900EF06" w14:textId="5C985083" w:rsidR="00115190" w:rsidRDefault="00115190" w:rsidP="00CC32C4">
      <w:pPr>
        <w:rPr>
          <w:color w:val="000000" w:themeColor="text1"/>
        </w:rPr>
      </w:pPr>
    </w:p>
    <w:p w14:paraId="4B288A98" w14:textId="68757539" w:rsidR="00115190" w:rsidRDefault="00115190" w:rsidP="00CC32C4">
      <w:pPr>
        <w:rPr>
          <w:color w:val="000000" w:themeColor="text1"/>
        </w:rPr>
      </w:pPr>
    </w:p>
    <w:p w14:paraId="27C52650" w14:textId="705888CA" w:rsidR="00115190" w:rsidRDefault="00115190" w:rsidP="00CC32C4">
      <w:pPr>
        <w:rPr>
          <w:color w:val="000000" w:themeColor="text1"/>
        </w:rPr>
      </w:pPr>
    </w:p>
    <w:p w14:paraId="40DB25BB" w14:textId="1FD11F9B" w:rsidR="00115190" w:rsidRDefault="00115190" w:rsidP="00CC32C4">
      <w:pPr>
        <w:rPr>
          <w:color w:val="000000" w:themeColor="text1"/>
        </w:rPr>
      </w:pPr>
    </w:p>
    <w:p w14:paraId="5D7E3694" w14:textId="45059B62" w:rsidR="00115190" w:rsidRDefault="00AD16B4" w:rsidP="00CC32C4">
      <w:pPr>
        <w:rPr>
          <w:color w:val="000000" w:themeColor="text1"/>
        </w:rPr>
      </w:pPr>
      <w:r>
        <w:rPr>
          <w:noProof/>
          <w:color w:val="000000" w:themeColor="text1"/>
        </w:rPr>
        <mc:AlternateContent>
          <mc:Choice Requires="wpg">
            <w:drawing>
              <wp:anchor distT="0" distB="0" distL="114300" distR="114300" simplePos="0" relativeHeight="251668480" behindDoc="0" locked="0" layoutInCell="1" allowOverlap="1" wp14:anchorId="162FB724" wp14:editId="1C54E709">
                <wp:simplePos x="0" y="0"/>
                <wp:positionH relativeFrom="column">
                  <wp:posOffset>175304</wp:posOffset>
                </wp:positionH>
                <wp:positionV relativeFrom="paragraph">
                  <wp:posOffset>239395</wp:posOffset>
                </wp:positionV>
                <wp:extent cx="2606675" cy="148844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2606675" cy="1488440"/>
                          <a:chOff x="0" y="0"/>
                          <a:chExt cx="3388995" cy="2147570"/>
                        </a:xfrm>
                      </wpg:grpSpPr>
                      <pic:pic xmlns:pic="http://schemas.openxmlformats.org/drawingml/2006/picture">
                        <pic:nvPicPr>
                          <pic:cNvPr id="1" name="Picture 1" descr="Chart, bubble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88995" cy="937260"/>
                          </a:xfrm>
                          <a:prstGeom prst="rect">
                            <a:avLst/>
                          </a:prstGeom>
                        </pic:spPr>
                      </pic:pic>
                      <pic:pic xmlns:pic="http://schemas.openxmlformats.org/drawingml/2006/picture">
                        <pic:nvPicPr>
                          <pic:cNvPr id="2" name="Picture 2" descr="Graphical user interface, application&#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937260"/>
                            <a:ext cx="3388995" cy="12103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660F7E" id="Group 3" o:spid="_x0000_s1026" style="position:absolute;margin-left:13.8pt;margin-top:18.85pt;width:205.25pt;height:117.2pt;z-index:251668480;mso-width-relative:margin;mso-height-relative:margin" coordsize="33889,214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">
                <v:shape id="Picture 1" o:spid="_x0000_s1027" type="#_x0000_t75" alt="Chart, bubble chart&#10;&#10;Description automatically generated" style="position:absolute;width:33889;height:93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">
                  <v:imagedata r:id="rId21" o:title="Chart, bubble chart&#10;&#10;Description automatically generated"/>
                </v:shape>
                <v:shape id="Picture 2" o:spid="_x0000_s1028" type="#_x0000_t75" alt="Graphical user interface, application&#10;&#10;Description automatically generated" style="position:absolute;top:9372;width:33889;height:121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">
                  <v:imagedata r:id="rId22" o:title="Graphical user interface, application&#10;&#10;Description automatically generated"/>
                </v:shape>
                <w10:wrap type="square"/>
              </v:group>
            </w:pict>
          </mc:Fallback>
        </mc:AlternateContent>
      </w:r>
    </w:p>
    <w:p w14:paraId="43A4AF31" w14:textId="2730B70A" w:rsidR="00115190" w:rsidRPr="00C21C91" w:rsidRDefault="00115190" w:rsidP="00CC32C4">
      <w:pPr>
        <w:rPr>
          <w:color w:val="000000" w:themeColor="text1"/>
        </w:rPr>
        <w:sectPr w:rsidR="00115190" w:rsidRPr="00C21C91" w:rsidSect="00CC32C4">
          <w:type w:val="continuous"/>
          <w:pgSz w:w="11906" w:h="16838" w:code="9"/>
          <w:pgMar w:top="1080" w:right="907" w:bottom="1440" w:left="907" w:header="720" w:footer="720" w:gutter="0"/>
          <w:cols w:space="360"/>
          <w:docGrid w:linePitch="360"/>
        </w:sectPr>
      </w:pPr>
    </w:p>
    <w:p w14:paraId="13312484" w14:textId="460B92A5" w:rsidR="00CC32C4" w:rsidRPr="00C21C91" w:rsidRDefault="00CC32C4" w:rsidP="00CC32C4">
      <w:pPr>
        <w:rPr>
          <w:color w:val="000000" w:themeColor="text1"/>
        </w:rPr>
      </w:pPr>
    </w:p>
    <w:p w14:paraId="4295BD13" w14:textId="13908208" w:rsidR="00F23E70" w:rsidRPr="00C21C91" w:rsidRDefault="00F23E70" w:rsidP="00F23E70">
      <w:pPr>
        <w:rPr>
          <w:color w:val="000000" w:themeColor="text1"/>
        </w:rPr>
      </w:pPr>
    </w:p>
    <w:p w14:paraId="3E32E943" w14:textId="6DC5BC11" w:rsidR="001D6E9E" w:rsidRPr="00C21C91" w:rsidRDefault="001D6E9E" w:rsidP="001D6E9E">
      <w:pPr>
        <w:pStyle w:val="BodyText"/>
        <w:rPr>
          <w:color w:val="000000" w:themeColor="text1"/>
        </w:rPr>
      </w:pPr>
      <w:r w:rsidRPr="00C21C91">
        <w:rPr>
          <w:color w:val="000000" w:themeColor="text1"/>
        </w:rPr>
        <w:t xml:space="preserve">Four parties comprising the supply chain that distributes a commodity to an ultimate customer were included in the research experiments. In agreement with the prior explanation, this expanded supply chains model introduces simulation requirement data analysis as the source of request deformation. In summary, demand measurement data is described by a basic regression model that estimates the tendency over the previous ten weekdays and is then utilized to predict demand in two days. This causes intense disturbance at the end of the extended supply chain due to the desired communication systems. In principle, the </w:t>
      </w:r>
      <w:r w:rsidR="008B4143">
        <w:rPr>
          <w:color w:val="000000" w:themeColor="text1"/>
        </w:rPr>
        <w:t>behaviour</w:t>
      </w:r>
      <w:r w:rsidRPr="00C21C91">
        <w:rPr>
          <w:color w:val="000000" w:themeColor="text1"/>
        </w:rPr>
        <w:t xml:space="preserve"> of the want </w:t>
      </w:r>
      <w:r w:rsidR="008B4143">
        <w:rPr>
          <w:color w:val="000000" w:themeColor="text1"/>
        </w:rPr>
        <w:t>signalling</w:t>
      </w:r>
      <w:r w:rsidRPr="00C21C91">
        <w:rPr>
          <w:color w:val="000000" w:themeColor="text1"/>
        </w:rPr>
        <w:t xml:space="preserve"> grows more unpredictable the more "modules" it must traverse. Employing various machine learning approaches, researchers may attempt to anticipate the damaged demand information, which we know was created according to a well-defined sequence. </w:t>
      </w:r>
      <w:r w:rsidR="008B4143">
        <w:rPr>
          <w:color w:val="000000" w:themeColor="text1"/>
        </w:rPr>
        <w:t>MATLAB</w:t>
      </w:r>
      <w:r w:rsidRPr="00C21C91">
        <w:rPr>
          <w:color w:val="000000" w:themeColor="text1"/>
        </w:rPr>
        <w:t xml:space="preserve"> Software is used to create extended enterprise simulations (MathWorks, 2000).</w:t>
      </w:r>
    </w:p>
    <w:p w14:paraId="422B807D" w14:textId="27D4AD1C" w:rsidR="001D6E9E" w:rsidRPr="00C21C91" w:rsidRDefault="001D6E9E" w:rsidP="001D6E9E">
      <w:pPr>
        <w:pStyle w:val="BodyText"/>
        <w:rPr>
          <w:color w:val="000000" w:themeColor="text1"/>
        </w:rPr>
      </w:pPr>
      <w:r w:rsidRPr="00C21C91">
        <w:rPr>
          <w:color w:val="000000" w:themeColor="text1"/>
        </w:rPr>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w:t>
      </w:r>
      <w:r w:rsidR="008B4143">
        <w:rPr>
          <w:color w:val="000000" w:themeColor="text1"/>
        </w:rPr>
        <w:t>modelling</w:t>
      </w:r>
      <w:r w:rsidRPr="00C21C91">
        <w:rPr>
          <w:color w:val="000000" w:themeColor="text1"/>
        </w:rPr>
        <w:t xml:space="preserve"> and the information gathering points that collect information to be used by the estimation techniques. The one-day delay for transactions represents the connection lag between the participants, given </w:t>
      </w:r>
      <w:r w:rsidRPr="00C21C91">
        <w:rPr>
          <w:color w:val="000000" w:themeColor="text1"/>
        </w:rPr>
        <w:t>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38DC024E" w14:textId="2DBE5CA0" w:rsidR="00C44A9C" w:rsidRDefault="00C44A9C" w:rsidP="00C44A9C">
      <w:pPr>
        <w:pStyle w:val="Heading1"/>
        <w:rPr>
          <w:color w:val="000000" w:themeColor="text1"/>
        </w:rPr>
      </w:pPr>
      <w:r w:rsidRPr="00C21C91">
        <w:rPr>
          <w:color w:val="000000" w:themeColor="text1"/>
        </w:rPr>
        <w:t>Implementation</w:t>
      </w:r>
    </w:p>
    <w:p w14:paraId="7AF431CD" w14:textId="29D918E4" w:rsidR="00B75247" w:rsidRDefault="00386B7F" w:rsidP="00B75247">
      <w:r>
        <w:rPr>
          <w:noProof/>
          <w:color w:val="000000" w:themeColor="text1"/>
        </w:rPr>
        <w:drawing>
          <wp:anchor distT="0" distB="0" distL="114300" distR="114300" simplePos="0" relativeHeight="251670528" behindDoc="0" locked="0" layoutInCell="1" allowOverlap="1" wp14:anchorId="25852568" wp14:editId="6BDBCC04">
            <wp:simplePos x="0" y="0"/>
            <wp:positionH relativeFrom="margin">
              <wp:posOffset>3740903</wp:posOffset>
            </wp:positionH>
            <wp:positionV relativeFrom="margin">
              <wp:posOffset>5484392</wp:posOffset>
            </wp:positionV>
            <wp:extent cx="2294890" cy="2145030"/>
            <wp:effectExtent l="0" t="0" r="3810" b="127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294890" cy="2145030"/>
                    </a:xfrm>
                    <a:prstGeom prst="rect">
                      <a:avLst/>
                    </a:prstGeom>
                  </pic:spPr>
                </pic:pic>
              </a:graphicData>
            </a:graphic>
            <wp14:sizeRelH relativeFrom="margin">
              <wp14:pctWidth>0</wp14:pctWidth>
            </wp14:sizeRelH>
            <wp14:sizeRelV relativeFrom="margin">
              <wp14:pctHeight>0</wp14:pctHeight>
            </wp14:sizeRelV>
          </wp:anchor>
        </w:drawing>
      </w:r>
    </w:p>
    <w:p w14:paraId="5520F38C" w14:textId="360EF84A" w:rsidR="00B75247" w:rsidRPr="00B75247" w:rsidRDefault="00606E26" w:rsidP="00B75247">
      <w:r>
        <w:rPr>
          <w:noProof/>
          <w:color w:val="000000" w:themeColor="text1"/>
        </w:rPr>
        <w:lastRenderedPageBreak/>
        <mc:AlternateContent>
          <mc:Choice Requires="wpg">
            <w:drawing>
              <wp:anchor distT="0" distB="0" distL="114300" distR="114300" simplePos="0" relativeHeight="251672576" behindDoc="0" locked="0" layoutInCell="1" allowOverlap="1" wp14:anchorId="76B7B9F6" wp14:editId="1191B99D">
                <wp:simplePos x="0" y="0"/>
                <wp:positionH relativeFrom="column">
                  <wp:posOffset>114935</wp:posOffset>
                </wp:positionH>
                <wp:positionV relativeFrom="paragraph">
                  <wp:posOffset>284480</wp:posOffset>
                </wp:positionV>
                <wp:extent cx="2834640" cy="4606290"/>
                <wp:effectExtent l="0" t="0" r="0" b="3810"/>
                <wp:wrapSquare wrapText="bothSides"/>
                <wp:docPr id="13" name="Group 13"/>
                <wp:cNvGraphicFramePr/>
                <a:graphic xmlns:a="http://schemas.openxmlformats.org/drawingml/2006/main">
                  <a:graphicData uri="http://schemas.microsoft.com/office/word/2010/wordprocessingGroup">
                    <wpg:wgp>
                      <wpg:cNvGrpSpPr/>
                      <wpg:grpSpPr>
                        <a:xfrm>
                          <a:off x="0" y="0"/>
                          <a:ext cx="2834640" cy="4606290"/>
                          <a:chOff x="0" y="0"/>
                          <a:chExt cx="2640965" cy="4333582"/>
                        </a:xfrm>
                      </wpg:grpSpPr>
                      <pic:pic xmlns:pic="http://schemas.openxmlformats.org/drawingml/2006/picture">
                        <pic:nvPicPr>
                          <pic:cNvPr id="24" name="Picture 24" descr="Graphical user interface, application&#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40965" cy="1619250"/>
                          </a:xfrm>
                          <a:prstGeom prst="rect">
                            <a:avLst/>
                          </a:prstGeom>
                        </pic:spPr>
                      </pic:pic>
                      <pic:pic xmlns:pic="http://schemas.openxmlformats.org/drawingml/2006/picture">
                        <pic:nvPicPr>
                          <pic:cNvPr id="25" name="Picture 25"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2975317"/>
                            <a:ext cx="2640965" cy="1358265"/>
                          </a:xfrm>
                          <a:prstGeom prst="rect">
                            <a:avLst/>
                          </a:prstGeom>
                        </pic:spPr>
                      </pic:pic>
                      <pic:pic xmlns:pic="http://schemas.openxmlformats.org/drawingml/2006/picture">
                        <pic:nvPicPr>
                          <pic:cNvPr id="26" name="Picture 26" descr="Graphical user interfac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17785"/>
                            <a:ext cx="2640965" cy="1358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F8301F4" id="Group 13" o:spid="_x0000_s1026" style="position:absolute;margin-left:9.05pt;margin-top:22.4pt;width:223.2pt;height:362.7pt;z-index:251672576;mso-width-relative:margin;mso-height-relative:margin" coordsize="26409,4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">
                <v:shape id="Picture 24" o:spid="_x0000_s1027" type="#_x0000_t75" alt="Graphical user interface, application&#10;&#10;Description automatically generated" style="position:absolute;width:26409;height:161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">
                  <v:imagedata r:id="rId27" o:title="Graphical user interface, application&#10;&#10;Description automatically generated"/>
                </v:shape>
                <v:shape id="Picture 25" o:spid="_x0000_s1028" type="#_x0000_t75" alt="Chart&#10;&#10;Description automatically generated" style="position:absolute;top:29753;width:26409;height:135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">
                  <v:imagedata r:id="rId28" o:title="Chart&#10;&#10;Description automatically generated"/>
                </v:shape>
                <v:shape id="Picture 26" o:spid="_x0000_s1029" type="#_x0000_t75" alt="Graphical user interface&#10;&#10;Description automatically generated" style="position:absolute;top:16177;width:26409;height:135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">
                  <v:imagedata r:id="rId29" o:title="Graphical user interface&#10;&#10;Description automatically generated"/>
                </v:shape>
                <w10:wrap type="square"/>
              </v:group>
            </w:pict>
          </mc:Fallback>
        </mc:AlternateContent>
      </w:r>
    </w:p>
    <w:p w14:paraId="6B514EF6" w14:textId="54540349" w:rsidR="00C44A9C" w:rsidRPr="00C21C91" w:rsidRDefault="00C44A9C" w:rsidP="00C44A9C">
      <w:pPr>
        <w:pStyle w:val="BodyText"/>
        <w:rPr>
          <w:color w:val="000000" w:themeColor="text1"/>
        </w:rPr>
      </w:pPr>
      <w:r w:rsidRPr="00C21C91">
        <w:rPr>
          <w:color w:val="000000" w:themeColor="text1"/>
        </w:rPr>
        <w:t xml:space="preserve">For accurate assessments, the precise same training and validation data sets were utilised for all forecasting models. Initially, the everyday supplier orders collected from our supply chain simulator are utilised as a data provider for estimation methods. The initial 300 days of research. The input data for the simulations are the demand changes from each of the previous four weeks plus the present month, and the expected output is the total change for the subsequent three periods. Alternatives include the Nave, Average, and Trend forecasts. As a result of this image </w:t>
      </w:r>
      <w:proofErr w:type="spellStart"/>
      <w:r w:rsidRPr="00C21C91">
        <w:rPr>
          <w:color w:val="000000" w:themeColor="text1"/>
        </w:rPr>
        <w:t>preprocessing</w:t>
      </w:r>
      <w:proofErr w:type="spellEnd"/>
      <w:r w:rsidRPr="00C21C91">
        <w:rPr>
          <w:color w:val="000000" w:themeColor="text1"/>
        </w:rPr>
        <w:t xml:space="preserve">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1E963DC1" w14:textId="2514628B" w:rsidR="00C44A9C" w:rsidRPr="00C21C91" w:rsidRDefault="00C44A9C" w:rsidP="00C44A9C">
      <w:pPr>
        <w:keepNext/>
        <w:rPr>
          <w:color w:val="000000" w:themeColor="text1"/>
        </w:rPr>
      </w:pPr>
    </w:p>
    <w:p w14:paraId="65AEFF44" w14:textId="2FBC7459" w:rsidR="00C44A9C" w:rsidRPr="00C21C91" w:rsidRDefault="00C44A9C" w:rsidP="00370BBE">
      <w:pPr>
        <w:jc w:val="both"/>
        <w:rPr>
          <w:color w:val="000000" w:themeColor="text1"/>
        </w:rPr>
      </w:pPr>
    </w:p>
    <w:p w14:paraId="424649EF" w14:textId="4439106F"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D8F2B2C" w14:textId="44B05178"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138CFE18" w14:textId="77777777" w:rsidR="00C44A9C" w:rsidRPr="00C21C91" w:rsidRDefault="00C44A9C" w:rsidP="00C44A9C">
      <w:pPr>
        <w:pStyle w:val="Heading1"/>
        <w:rPr>
          <w:color w:val="000000" w:themeColor="text1"/>
        </w:rPr>
      </w:pPr>
      <w:r w:rsidRPr="00C21C91">
        <w:rPr>
          <w:color w:val="000000" w:themeColor="text1"/>
        </w:rPr>
        <w:t xml:space="preserve">Testing and/or evaluation </w:t>
      </w:r>
    </w:p>
    <w:p w14:paraId="22FC8994" w14:textId="77777777" w:rsidR="00C44A9C" w:rsidRPr="00C21C91" w:rsidRDefault="00C44A9C" w:rsidP="00C44A9C">
      <w:pPr>
        <w:pStyle w:val="BodyText"/>
        <w:rPr>
          <w:color w:val="000000" w:themeColor="text1"/>
        </w:rPr>
      </w:pPr>
      <w:r w:rsidRPr="00C21C91">
        <w:rPr>
          <w:color w:val="000000" w:themeColor="text1"/>
        </w:rPr>
        <w:t>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parameters and one conclusion. To mitigate overtraining, we utilise a 20% bridge set (a subsection of the test dataset) to cease training whenever the inaccuracy on this set begins to increase. For the numerical simulations, ten neurons in the hidden layer were utilised. This selection of 10 neurons in the hidden layer produces a ratio of eight training instances to one neural network poundage:</w:t>
      </w:r>
    </w:p>
    <w:p w14:paraId="49BEAEB5" w14:textId="09EF0311" w:rsidR="00C44A9C" w:rsidRPr="00C21C91" w:rsidRDefault="00C44A9C" w:rsidP="00C24384">
      <w:pPr>
        <w:pStyle w:val="BodyText"/>
        <w:rPr>
          <w:color w:val="000000" w:themeColor="text1"/>
        </w:rPr>
      </w:pPr>
      <m:oMath>
        <m:r>
          <w:rPr>
            <w:rFonts w:ascii="Cambria Math" w:hAnsi="Cambria Math"/>
            <w:color w:val="000000" w:themeColor="text1"/>
          </w:rPr>
          <m:t>S.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I+O</m:t>
                </m:r>
              </m:e>
            </m:d>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600.0.8</m:t>
            </m:r>
          </m:num>
          <m:den>
            <m:r>
              <w:rPr>
                <w:rFonts w:ascii="Cambria Math" w:hAnsi="Cambria Math"/>
                <w:color w:val="000000" w:themeColor="text1"/>
              </w:rPr>
              <m:t>10</m:t>
            </m:r>
            <m:d>
              <m:dPr>
                <m:ctrlPr>
                  <w:rPr>
                    <w:rFonts w:ascii="Cambria Math" w:hAnsi="Cambria Math"/>
                    <w:i/>
                    <w:color w:val="000000" w:themeColor="text1"/>
                  </w:rPr>
                </m:ctrlPr>
              </m:dPr>
              <m:e>
                <m:r>
                  <w:rPr>
                    <w:rFonts w:ascii="Cambria Math" w:hAnsi="Cambria Math"/>
                    <w:color w:val="000000" w:themeColor="text1"/>
                  </w:rPr>
                  <m:t>5+1</m:t>
                </m:r>
              </m:e>
            </m:d>
          </m:den>
        </m:f>
        <m:r>
          <w:rPr>
            <w:rFonts w:ascii="Cambria Math" w:hAnsi="Cambria Math"/>
            <w:color w:val="000000" w:themeColor="text1"/>
          </w:rPr>
          <m:t>=8</m:t>
        </m:r>
      </m:oMath>
      <w:r w:rsidRPr="00C21C91">
        <w:rPr>
          <w:color w:val="000000" w:themeColor="text1"/>
        </w:rPr>
        <w:tab/>
      </w:r>
    </w:p>
    <w:p w14:paraId="1CDEC731" w14:textId="77777777" w:rsidR="00C44A9C" w:rsidRPr="00C21C91" w:rsidRDefault="00C44A9C" w:rsidP="00C44A9C">
      <w:pPr>
        <w:keepNext/>
        <w:rPr>
          <w:color w:val="000000" w:themeColor="text1"/>
        </w:rPr>
      </w:pPr>
      <w:r w:rsidRPr="00C21C91">
        <w:rPr>
          <w:noProof/>
          <w:color w:val="000000" w:themeColor="text1"/>
        </w:rPr>
        <w:drawing>
          <wp:inline distT="0" distB="0" distL="0" distR="0" wp14:anchorId="79C5D4CC" wp14:editId="1F0BAC21">
            <wp:extent cx="3089910" cy="1128397"/>
            <wp:effectExtent l="0" t="0" r="0" b="1905"/>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30"/>
                    <a:stretch>
                      <a:fillRect/>
                    </a:stretch>
                  </pic:blipFill>
                  <pic:spPr>
                    <a:xfrm>
                      <a:off x="0" y="0"/>
                      <a:ext cx="3089910" cy="1128397"/>
                    </a:xfrm>
                    <a:prstGeom prst="rect">
                      <a:avLst/>
                    </a:prstGeom>
                  </pic:spPr>
                </pic:pic>
              </a:graphicData>
            </a:graphic>
          </wp:inline>
        </w:drawing>
      </w:r>
    </w:p>
    <w:p w14:paraId="669AC9D8" w14:textId="2A405BFB" w:rsidR="00C44A9C" w:rsidRPr="00C21C91" w:rsidRDefault="00C44A9C" w:rsidP="00C44A9C">
      <w:pPr>
        <w:pStyle w:val="Caption"/>
        <w:keepNext/>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5</w:t>
      </w:r>
      <w:r w:rsidRPr="00C21C91">
        <w:rPr>
          <w:color w:val="000000" w:themeColor="text1"/>
        </w:rPr>
        <w:fldChar w:fldCharType="end"/>
      </w:r>
      <w:r w:rsidRPr="00C21C91">
        <w:rPr>
          <w:color w:val="000000" w:themeColor="text1"/>
        </w:rPr>
        <w:t>. Simulations testing data set results.</w:t>
      </w:r>
      <w:r w:rsidRPr="00C21C91">
        <w:rPr>
          <w:noProof/>
          <w:color w:val="000000" w:themeColor="text1"/>
        </w:rPr>
        <w:t xml:space="preserve"> </w:t>
      </w:r>
      <w:r w:rsidRPr="00C21C91">
        <w:rPr>
          <w:noProof/>
          <w:color w:val="000000" w:themeColor="text1"/>
        </w:rPr>
        <w:drawing>
          <wp:inline distT="0" distB="0" distL="0" distR="0" wp14:anchorId="7D75580A" wp14:editId="54501B76">
            <wp:extent cx="3089910" cy="104521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31"/>
                    <a:stretch>
                      <a:fillRect/>
                    </a:stretch>
                  </pic:blipFill>
                  <pic:spPr>
                    <a:xfrm>
                      <a:off x="0" y="0"/>
                      <a:ext cx="3089910" cy="1045216"/>
                    </a:xfrm>
                    <a:prstGeom prst="rect">
                      <a:avLst/>
                    </a:prstGeom>
                  </pic:spPr>
                </pic:pic>
              </a:graphicData>
            </a:graphic>
          </wp:inline>
        </w:drawing>
      </w:r>
    </w:p>
    <w:p w14:paraId="3B324BA6" w14:textId="148712F4" w:rsidR="00C44A9C" w:rsidRPr="00C21C91" w:rsidRDefault="00C44A9C" w:rsidP="00C44A9C">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6</w:t>
      </w:r>
      <w:r w:rsidRPr="00C21C91">
        <w:rPr>
          <w:color w:val="000000" w:themeColor="text1"/>
        </w:rPr>
        <w:fldChar w:fldCharType="end"/>
      </w:r>
      <w:r w:rsidRPr="00C21C91">
        <w:rPr>
          <w:color w:val="000000" w:themeColor="text1"/>
        </w:rPr>
        <w:t>. Foundries testing data set results.</w:t>
      </w:r>
    </w:p>
    <w:p w14:paraId="6DDC460B" w14:textId="3678012B" w:rsidR="00C44A9C" w:rsidRPr="00C21C91" w:rsidRDefault="00C44A9C" w:rsidP="00C44A9C">
      <w:pPr>
        <w:rPr>
          <w:color w:val="000000" w:themeColor="text1"/>
          <w:lang w:val="x-none" w:eastAsia="x-none"/>
        </w:rPr>
      </w:pPr>
    </w:p>
    <w:p w14:paraId="6838DF8F" w14:textId="77777777" w:rsidR="00C44A9C" w:rsidRPr="00C21C91" w:rsidRDefault="00C44A9C" w:rsidP="00C44A9C">
      <w:pPr>
        <w:pStyle w:val="Heading1"/>
        <w:rPr>
          <w:color w:val="000000" w:themeColor="text1"/>
        </w:rPr>
      </w:pPr>
      <w:r w:rsidRPr="00C21C91">
        <w:rPr>
          <w:color w:val="000000" w:themeColor="text1"/>
        </w:rPr>
        <w:t>Results</w:t>
      </w:r>
    </w:p>
    <w:p w14:paraId="68E54EFB" w14:textId="77777777" w:rsidR="00C44A9C" w:rsidRPr="00C21C91" w:rsidRDefault="00C44A9C" w:rsidP="00C44A9C">
      <w:pPr>
        <w:pStyle w:val="BodyText"/>
        <w:rPr>
          <w:color w:val="000000" w:themeColor="text1"/>
        </w:rPr>
      </w:pPr>
      <w:r w:rsidRPr="00C21C91">
        <w:rPr>
          <w:color w:val="000000" w:themeColor="text1"/>
        </w:rPr>
        <w:t>Supply chains contribute significantly to user satisfaction, budget control</w:t>
      </w:r>
    </w:p>
    <w:p w14:paraId="4013F1D0" w14:textId="77777777" w:rsidR="00C44A9C" w:rsidRPr="00C21C91" w:rsidRDefault="00C44A9C" w:rsidP="00C44A9C">
      <w:pPr>
        <w:pStyle w:val="Heading1"/>
        <w:rPr>
          <w:color w:val="000000" w:themeColor="text1"/>
        </w:rPr>
      </w:pPr>
      <w:r w:rsidRPr="00C21C91">
        <w:rPr>
          <w:color w:val="000000" w:themeColor="text1"/>
        </w:rPr>
        <w:t xml:space="preserve">Discussion / Conclusion </w:t>
      </w:r>
    </w:p>
    <w:p w14:paraId="5830915A" w14:textId="77777777" w:rsidR="00C44A9C" w:rsidRPr="00C21C91" w:rsidRDefault="00C44A9C" w:rsidP="00C44A9C">
      <w:pPr>
        <w:pStyle w:val="BodyText"/>
        <w:rPr>
          <w:color w:val="000000" w:themeColor="text1"/>
        </w:rPr>
      </w:pPr>
      <w:r w:rsidRPr="00C21C91">
        <w:rPr>
          <w:color w:val="000000" w:themeColor="text1"/>
        </w:rPr>
        <w:t xml:space="preserve">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w:t>
      </w:r>
      <w:r w:rsidRPr="00C21C91">
        <w:rPr>
          <w:color w:val="000000" w:themeColor="text1"/>
        </w:rPr>
        <w:lastRenderedPageBreak/>
        <w:t>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 (as indicated by the MLR model) 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5A450CE6" w14:textId="77777777" w:rsidR="00C44A9C" w:rsidRPr="00C21C91" w:rsidRDefault="00C44A9C" w:rsidP="00C44A9C">
      <w:pPr>
        <w:pStyle w:val="BodyText"/>
        <w:rPr>
          <w:color w:val="000000" w:themeColor="text1"/>
        </w:rPr>
      </w:pPr>
      <w:r w:rsidRPr="00C21C91">
        <w:rPr>
          <w:color w:val="000000" w:themeColor="text1"/>
        </w:rPr>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260CC047" w14:textId="77777777" w:rsidR="00C44A9C" w:rsidRPr="00C21C91" w:rsidRDefault="00C44A9C" w:rsidP="00C44A9C">
      <w:pPr>
        <w:pStyle w:val="Heading1"/>
        <w:rPr>
          <w:color w:val="000000" w:themeColor="text1"/>
        </w:rPr>
      </w:pPr>
      <w:r w:rsidRPr="00C21C91">
        <w:rPr>
          <w:color w:val="000000" w:themeColor="text1"/>
        </w:rPr>
        <w:t>Future work</w:t>
      </w:r>
    </w:p>
    <w:p w14:paraId="52392CC6" w14:textId="77777777" w:rsidR="00C44A9C" w:rsidRPr="00C21C91" w:rsidRDefault="00C44A9C" w:rsidP="00C44A9C">
      <w:pPr>
        <w:pStyle w:val="BodyText"/>
        <w:rPr>
          <w:color w:val="000000" w:themeColor="text1"/>
          <w:lang w:val="en-US"/>
        </w:rPr>
      </w:pPr>
      <w:r w:rsidRPr="00C21C91">
        <w:rPr>
          <w:color w:val="000000" w:themeColor="text1"/>
        </w:rPr>
        <w:t>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you will have end-to-end information into your production process, ensuring that it operates more smoothly, incurs fewer expenses, and is less susceptible to disturbances.</w:t>
      </w:r>
      <w:r w:rsidRPr="00C21C91">
        <w:rPr>
          <w:color w:val="000000" w:themeColor="text1"/>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34D19B20" w14:textId="77777777" w:rsidR="00C44A9C" w:rsidRPr="00C21C91" w:rsidRDefault="00C44A9C" w:rsidP="00C44A9C">
      <w:pPr>
        <w:rPr>
          <w:color w:val="000000" w:themeColor="text1"/>
          <w:lang w:val="x-none" w:eastAsia="x-none"/>
        </w:rPr>
      </w:pPr>
    </w:p>
    <w:p w14:paraId="27DC1CB6" w14:textId="77777777" w:rsidR="00C44A9C" w:rsidRPr="00C21C91" w:rsidRDefault="00C44A9C" w:rsidP="00C44A9C">
      <w:pPr>
        <w:rPr>
          <w:color w:val="000000" w:themeColor="text1"/>
        </w:rPr>
      </w:pPr>
    </w:p>
    <w:p w14:paraId="79AC2C7C" w14:textId="77777777" w:rsidR="001D6E9E" w:rsidRPr="00C21C91" w:rsidRDefault="001D6E9E" w:rsidP="001D6E9E">
      <w:pPr>
        <w:pStyle w:val="BodyText"/>
        <w:rPr>
          <w:color w:val="000000" w:themeColor="text1"/>
        </w:rPr>
      </w:pPr>
    </w:p>
    <w:p w14:paraId="42C3D33A" w14:textId="77777777" w:rsidR="001D6E9E" w:rsidRPr="00C21C91" w:rsidRDefault="001D6E9E" w:rsidP="00683992">
      <w:pPr>
        <w:rPr>
          <w:color w:val="000000" w:themeColor="text1"/>
        </w:rPr>
      </w:pPr>
    </w:p>
    <w:p w14:paraId="018598A1" w14:textId="7D3D188C" w:rsidR="005506AF" w:rsidRPr="00C21C91" w:rsidRDefault="005506AF" w:rsidP="005506AF">
      <w:pPr>
        <w:jc w:val="both"/>
        <w:rPr>
          <w:color w:val="000000" w:themeColor="text1"/>
        </w:rPr>
      </w:pPr>
    </w:p>
    <w:p w14:paraId="2BE3BEAE" w14:textId="5B16D5FA" w:rsidR="005506AF" w:rsidRPr="00C21C91" w:rsidRDefault="005506AF" w:rsidP="00683992">
      <w:pPr>
        <w:rPr>
          <w:color w:val="000000" w:themeColor="text1"/>
        </w:rPr>
      </w:pPr>
    </w:p>
    <w:p w14:paraId="161BBD93" w14:textId="41447D81" w:rsidR="005506AF" w:rsidRPr="00C21C91" w:rsidRDefault="005506AF" w:rsidP="00683992">
      <w:pPr>
        <w:rPr>
          <w:color w:val="000000" w:themeColor="text1"/>
        </w:rPr>
      </w:pPr>
    </w:p>
    <w:p w14:paraId="7B8F942D" w14:textId="4E348C24" w:rsidR="005506AF" w:rsidRPr="00C21C91" w:rsidRDefault="005506AF" w:rsidP="00683992">
      <w:pPr>
        <w:rPr>
          <w:color w:val="000000" w:themeColor="text1"/>
        </w:rPr>
      </w:pPr>
    </w:p>
    <w:p w14:paraId="50F11C6A" w14:textId="77777777" w:rsidR="005506AF" w:rsidRPr="00C21C91" w:rsidRDefault="005506AF" w:rsidP="00683992">
      <w:pPr>
        <w:rPr>
          <w:color w:val="000000" w:themeColor="text1"/>
        </w:rPr>
      </w:pPr>
    </w:p>
    <w:p w14:paraId="13B081EA" w14:textId="77777777" w:rsidR="00683992" w:rsidRPr="00C21C91" w:rsidRDefault="00683992" w:rsidP="00683992">
      <w:pPr>
        <w:rPr>
          <w:color w:val="000000" w:themeColor="text1"/>
        </w:rPr>
      </w:pPr>
    </w:p>
    <w:p w14:paraId="46E8047E" w14:textId="4E01389A" w:rsidR="00EF2988" w:rsidRPr="00C21C91" w:rsidRDefault="00EF2988" w:rsidP="00EF2988">
      <w:pPr>
        <w:rPr>
          <w:color w:val="000000" w:themeColor="text1"/>
        </w:rPr>
      </w:pPr>
    </w:p>
    <w:p w14:paraId="1FE55C31" w14:textId="11E60DE1" w:rsidR="00EF2988" w:rsidRPr="00C21C91" w:rsidRDefault="00EF2988" w:rsidP="00EF2988">
      <w:pPr>
        <w:rPr>
          <w:color w:val="000000" w:themeColor="text1"/>
        </w:rPr>
      </w:pPr>
    </w:p>
    <w:p w14:paraId="41AF3406" w14:textId="796BA85D" w:rsidR="00EF2988" w:rsidRPr="00C21C91" w:rsidRDefault="00EF2988" w:rsidP="00EF2988">
      <w:pPr>
        <w:rPr>
          <w:color w:val="000000" w:themeColor="text1"/>
        </w:rPr>
      </w:pPr>
    </w:p>
    <w:p w14:paraId="3226DDFD" w14:textId="181F0376" w:rsidR="00EF2988" w:rsidRPr="00C21C91" w:rsidRDefault="00EF2988" w:rsidP="00EF2988">
      <w:pPr>
        <w:rPr>
          <w:color w:val="000000" w:themeColor="text1"/>
        </w:rPr>
      </w:pPr>
    </w:p>
    <w:p w14:paraId="78D48375" w14:textId="0BC4052F" w:rsidR="00EF2988" w:rsidRPr="00C21C91" w:rsidRDefault="00EF2988" w:rsidP="00EF2988">
      <w:pPr>
        <w:rPr>
          <w:color w:val="000000" w:themeColor="text1"/>
        </w:rPr>
      </w:pPr>
    </w:p>
    <w:p w14:paraId="7A07A247" w14:textId="11E98591" w:rsidR="00EF2988" w:rsidRPr="00C21C91" w:rsidRDefault="00EF2988" w:rsidP="00EF2988">
      <w:pPr>
        <w:rPr>
          <w:color w:val="000000" w:themeColor="text1"/>
        </w:rPr>
      </w:pPr>
    </w:p>
    <w:p w14:paraId="46B5C43F" w14:textId="4636840C" w:rsidR="00EF2988" w:rsidRPr="00C21C91" w:rsidRDefault="00EF2988" w:rsidP="00EF2988">
      <w:pPr>
        <w:rPr>
          <w:color w:val="000000" w:themeColor="text1"/>
        </w:rPr>
      </w:pPr>
    </w:p>
    <w:p w14:paraId="2142D24E" w14:textId="77777777" w:rsidR="005506AF" w:rsidRPr="00C21C91" w:rsidRDefault="005506AF" w:rsidP="00C44A9C">
      <w:pPr>
        <w:jc w:val="both"/>
        <w:rPr>
          <w:color w:val="000000" w:themeColor="text1"/>
        </w:rPr>
      </w:pPr>
    </w:p>
    <w:p w14:paraId="373CDC8E" w14:textId="77777777" w:rsidR="00C44A9C" w:rsidRPr="00C21C91" w:rsidRDefault="00C44A9C" w:rsidP="00C44A9C">
      <w:pPr>
        <w:jc w:val="both"/>
        <w:rPr>
          <w:color w:val="000000" w:themeColor="text1"/>
        </w:rPr>
      </w:pPr>
    </w:p>
    <w:p w14:paraId="7910DB18" w14:textId="77777777" w:rsidR="00C44A9C" w:rsidRPr="00C21C91" w:rsidRDefault="00C44A9C" w:rsidP="00C44A9C">
      <w:pPr>
        <w:jc w:val="both"/>
        <w:rPr>
          <w:color w:val="000000" w:themeColor="text1"/>
        </w:rPr>
      </w:pPr>
    </w:p>
    <w:p w14:paraId="49EC2EEA" w14:textId="77777777" w:rsidR="00C44A9C" w:rsidRPr="00C21C91" w:rsidRDefault="00C44A9C" w:rsidP="00C44A9C">
      <w:pPr>
        <w:jc w:val="both"/>
        <w:rPr>
          <w:color w:val="000000" w:themeColor="text1"/>
        </w:rPr>
      </w:pPr>
    </w:p>
    <w:p w14:paraId="53894D10" w14:textId="77777777" w:rsidR="00C44A9C" w:rsidRPr="00C21C91" w:rsidRDefault="00C44A9C" w:rsidP="00C44A9C">
      <w:pPr>
        <w:jc w:val="both"/>
        <w:rPr>
          <w:color w:val="000000" w:themeColor="text1"/>
        </w:rPr>
      </w:pPr>
    </w:p>
    <w:p w14:paraId="1B87C6A5" w14:textId="77777777" w:rsidR="00C44A9C" w:rsidRPr="00C21C91" w:rsidRDefault="00C44A9C" w:rsidP="00C44A9C">
      <w:pPr>
        <w:jc w:val="both"/>
        <w:rPr>
          <w:color w:val="000000" w:themeColor="text1"/>
        </w:rPr>
      </w:pPr>
    </w:p>
    <w:p w14:paraId="1A474E12" w14:textId="77777777" w:rsidR="00C44A9C" w:rsidRPr="00C21C91" w:rsidRDefault="00C44A9C" w:rsidP="00C44A9C">
      <w:pPr>
        <w:jc w:val="both"/>
        <w:rPr>
          <w:color w:val="000000" w:themeColor="text1"/>
        </w:rPr>
      </w:pPr>
    </w:p>
    <w:p w14:paraId="35A8A598" w14:textId="77777777" w:rsidR="00C44A9C" w:rsidRPr="00C21C91" w:rsidRDefault="00C44A9C" w:rsidP="00C44A9C">
      <w:pPr>
        <w:jc w:val="both"/>
        <w:rPr>
          <w:color w:val="000000" w:themeColor="text1"/>
        </w:rPr>
      </w:pPr>
    </w:p>
    <w:p w14:paraId="7E3E0556" w14:textId="77777777" w:rsidR="00C44A9C" w:rsidRPr="00C21C91" w:rsidRDefault="00C44A9C" w:rsidP="00C44A9C">
      <w:pPr>
        <w:jc w:val="both"/>
        <w:rPr>
          <w:color w:val="000000" w:themeColor="text1"/>
        </w:rPr>
      </w:pPr>
    </w:p>
    <w:p w14:paraId="6B950E06" w14:textId="77777777" w:rsidR="00C44A9C" w:rsidRPr="00C21C91" w:rsidRDefault="00C44A9C" w:rsidP="00C44A9C">
      <w:pPr>
        <w:jc w:val="both"/>
        <w:rPr>
          <w:color w:val="000000" w:themeColor="text1"/>
        </w:rPr>
      </w:pPr>
    </w:p>
    <w:p w14:paraId="70575F36" w14:textId="77777777" w:rsidR="00C44A9C" w:rsidRPr="00C21C91" w:rsidRDefault="00C44A9C" w:rsidP="00C44A9C">
      <w:pPr>
        <w:jc w:val="both"/>
        <w:rPr>
          <w:color w:val="000000" w:themeColor="text1"/>
        </w:rPr>
      </w:pPr>
    </w:p>
    <w:p w14:paraId="284FEF62" w14:textId="77777777" w:rsidR="00C44A9C" w:rsidRPr="00C21C91" w:rsidRDefault="00C44A9C" w:rsidP="00C44A9C">
      <w:pPr>
        <w:jc w:val="both"/>
        <w:rPr>
          <w:color w:val="000000" w:themeColor="text1"/>
        </w:rPr>
      </w:pPr>
    </w:p>
    <w:p w14:paraId="01F87746" w14:textId="77777777" w:rsidR="00C44A9C" w:rsidRPr="00C21C91" w:rsidRDefault="00C44A9C" w:rsidP="00C44A9C">
      <w:pPr>
        <w:jc w:val="both"/>
        <w:rPr>
          <w:color w:val="000000" w:themeColor="text1"/>
        </w:rPr>
      </w:pPr>
    </w:p>
    <w:p w14:paraId="2A923F1A" w14:textId="77777777" w:rsidR="00C44A9C" w:rsidRPr="00C21C91" w:rsidRDefault="00C44A9C" w:rsidP="00C44A9C">
      <w:pPr>
        <w:jc w:val="both"/>
        <w:rPr>
          <w:color w:val="000000" w:themeColor="text1"/>
        </w:rPr>
      </w:pPr>
    </w:p>
    <w:p w14:paraId="4F9C01B2" w14:textId="77777777" w:rsidR="00C44A9C" w:rsidRPr="00C21C91" w:rsidRDefault="00C44A9C" w:rsidP="00C44A9C">
      <w:pPr>
        <w:jc w:val="both"/>
        <w:rPr>
          <w:color w:val="000000" w:themeColor="text1"/>
        </w:rPr>
      </w:pPr>
    </w:p>
    <w:p w14:paraId="44689439" w14:textId="77777777" w:rsidR="00C44A9C" w:rsidRPr="00C21C91" w:rsidRDefault="00C44A9C" w:rsidP="00C44A9C">
      <w:pPr>
        <w:jc w:val="both"/>
        <w:rPr>
          <w:color w:val="000000" w:themeColor="text1"/>
        </w:rPr>
      </w:pPr>
    </w:p>
    <w:p w14:paraId="779503B7" w14:textId="77777777" w:rsidR="00C44A9C" w:rsidRPr="00C21C91" w:rsidRDefault="00C44A9C" w:rsidP="00C44A9C">
      <w:pPr>
        <w:jc w:val="both"/>
        <w:rPr>
          <w:color w:val="000000" w:themeColor="text1"/>
        </w:rPr>
      </w:pPr>
    </w:p>
    <w:p w14:paraId="1D3720C6" w14:textId="77777777" w:rsidR="00C44A9C" w:rsidRPr="00C21C91" w:rsidRDefault="00C44A9C" w:rsidP="00C44A9C">
      <w:pPr>
        <w:jc w:val="both"/>
        <w:rPr>
          <w:color w:val="000000" w:themeColor="text1"/>
        </w:rPr>
      </w:pPr>
    </w:p>
    <w:p w14:paraId="45D3B258" w14:textId="77777777" w:rsidR="00C44A9C" w:rsidRPr="00C21C91" w:rsidRDefault="00C44A9C" w:rsidP="00C44A9C">
      <w:pPr>
        <w:jc w:val="both"/>
        <w:rPr>
          <w:color w:val="000000" w:themeColor="text1"/>
        </w:rPr>
      </w:pPr>
    </w:p>
    <w:p w14:paraId="39F45C43" w14:textId="77777777" w:rsidR="00C44A9C" w:rsidRPr="00C21C91" w:rsidRDefault="00C44A9C" w:rsidP="00C44A9C">
      <w:pPr>
        <w:jc w:val="both"/>
        <w:rPr>
          <w:color w:val="000000" w:themeColor="text1"/>
        </w:rPr>
      </w:pPr>
    </w:p>
    <w:p w14:paraId="665AD6FE" w14:textId="77777777" w:rsidR="00C44A9C" w:rsidRPr="00C21C91" w:rsidRDefault="00C44A9C" w:rsidP="00C44A9C">
      <w:pPr>
        <w:jc w:val="both"/>
        <w:rPr>
          <w:color w:val="000000" w:themeColor="text1"/>
        </w:rPr>
      </w:pPr>
    </w:p>
    <w:p w14:paraId="23CCE480" w14:textId="77777777" w:rsidR="00C44A9C" w:rsidRPr="00C21C91" w:rsidRDefault="00C44A9C" w:rsidP="00C44A9C">
      <w:pPr>
        <w:jc w:val="both"/>
        <w:rPr>
          <w:color w:val="000000" w:themeColor="text1"/>
        </w:rPr>
      </w:pPr>
    </w:p>
    <w:p w14:paraId="30D561A9" w14:textId="77777777" w:rsidR="00C44A9C" w:rsidRPr="00C21C91" w:rsidRDefault="00C44A9C" w:rsidP="00C44A9C">
      <w:pPr>
        <w:jc w:val="both"/>
        <w:rPr>
          <w:color w:val="000000" w:themeColor="text1"/>
        </w:rPr>
      </w:pPr>
    </w:p>
    <w:p w14:paraId="613897EF" w14:textId="77777777" w:rsidR="00C44A9C" w:rsidRPr="00C21C91" w:rsidRDefault="00C44A9C" w:rsidP="00C44A9C">
      <w:pPr>
        <w:jc w:val="both"/>
        <w:rPr>
          <w:color w:val="000000" w:themeColor="text1"/>
        </w:rPr>
      </w:pPr>
    </w:p>
    <w:p w14:paraId="7D0A84A1" w14:textId="77777777" w:rsidR="00C44A9C" w:rsidRPr="00C21C91" w:rsidRDefault="00C44A9C" w:rsidP="00C44A9C">
      <w:pPr>
        <w:jc w:val="both"/>
        <w:rPr>
          <w:color w:val="000000" w:themeColor="text1"/>
        </w:rPr>
      </w:pPr>
    </w:p>
    <w:p w14:paraId="68614D4D" w14:textId="77777777" w:rsidR="00C44A9C" w:rsidRPr="00C21C91" w:rsidRDefault="00C44A9C" w:rsidP="00C44A9C">
      <w:pPr>
        <w:jc w:val="both"/>
        <w:rPr>
          <w:color w:val="000000" w:themeColor="text1"/>
        </w:rPr>
      </w:pPr>
    </w:p>
    <w:p w14:paraId="54480C10" w14:textId="77777777" w:rsidR="00C44A9C" w:rsidRPr="00C21C91" w:rsidRDefault="00C44A9C" w:rsidP="00C44A9C">
      <w:pPr>
        <w:jc w:val="both"/>
        <w:rPr>
          <w:color w:val="000000" w:themeColor="text1"/>
        </w:rPr>
      </w:pPr>
    </w:p>
    <w:p w14:paraId="057F9B72" w14:textId="77777777" w:rsidR="00C44A9C" w:rsidRPr="00C21C91" w:rsidRDefault="00C44A9C" w:rsidP="00C44A9C">
      <w:pPr>
        <w:jc w:val="both"/>
        <w:rPr>
          <w:color w:val="000000" w:themeColor="text1"/>
        </w:rPr>
      </w:pPr>
    </w:p>
    <w:p w14:paraId="0CF15043" w14:textId="77777777" w:rsidR="00C44A9C" w:rsidRPr="00C21C91" w:rsidRDefault="00C44A9C" w:rsidP="00C44A9C">
      <w:pPr>
        <w:jc w:val="both"/>
        <w:rPr>
          <w:color w:val="000000" w:themeColor="text1"/>
        </w:rPr>
      </w:pPr>
    </w:p>
    <w:p w14:paraId="0C4FEE74" w14:textId="77777777" w:rsidR="00C44A9C" w:rsidRPr="00C21C91" w:rsidRDefault="00C44A9C" w:rsidP="00C44A9C">
      <w:pPr>
        <w:jc w:val="both"/>
        <w:rPr>
          <w:color w:val="000000" w:themeColor="text1"/>
        </w:rPr>
      </w:pPr>
    </w:p>
    <w:p w14:paraId="2A54CD55" w14:textId="77777777" w:rsidR="00C44A9C" w:rsidRPr="00C21C91" w:rsidRDefault="00C44A9C" w:rsidP="00C44A9C">
      <w:pPr>
        <w:jc w:val="both"/>
        <w:rPr>
          <w:color w:val="000000" w:themeColor="text1"/>
        </w:rPr>
      </w:pPr>
    </w:p>
    <w:p w14:paraId="08B76DC3" w14:textId="77777777" w:rsidR="00C44A9C" w:rsidRPr="00C21C91" w:rsidRDefault="00C44A9C" w:rsidP="00C44A9C">
      <w:pPr>
        <w:jc w:val="both"/>
        <w:rPr>
          <w:color w:val="000000" w:themeColor="text1"/>
        </w:rPr>
      </w:pPr>
    </w:p>
    <w:p w14:paraId="4B856751" w14:textId="77777777" w:rsidR="00C44A9C" w:rsidRPr="00C21C91" w:rsidRDefault="00C44A9C" w:rsidP="00C44A9C">
      <w:pPr>
        <w:jc w:val="both"/>
        <w:rPr>
          <w:color w:val="000000" w:themeColor="text1"/>
        </w:rPr>
      </w:pPr>
    </w:p>
    <w:p w14:paraId="4CEEAE71" w14:textId="77777777" w:rsidR="00C44A9C" w:rsidRPr="00C21C91" w:rsidRDefault="00C44A9C" w:rsidP="00C44A9C">
      <w:pPr>
        <w:jc w:val="both"/>
        <w:rPr>
          <w:color w:val="000000" w:themeColor="text1"/>
        </w:rPr>
      </w:pPr>
    </w:p>
    <w:p w14:paraId="4F5110BA" w14:textId="77777777" w:rsidR="00C44A9C" w:rsidRPr="00C21C91" w:rsidRDefault="00C44A9C" w:rsidP="00C44A9C">
      <w:pPr>
        <w:jc w:val="both"/>
        <w:rPr>
          <w:color w:val="000000" w:themeColor="text1"/>
        </w:rPr>
      </w:pPr>
    </w:p>
    <w:p w14:paraId="12B3DFC1" w14:textId="77777777" w:rsidR="00C44A9C" w:rsidRPr="00C21C91" w:rsidRDefault="00C44A9C" w:rsidP="00C44A9C">
      <w:pPr>
        <w:jc w:val="both"/>
        <w:rPr>
          <w:color w:val="000000" w:themeColor="text1"/>
        </w:rPr>
      </w:pPr>
    </w:p>
    <w:p w14:paraId="01325E1F" w14:textId="77777777" w:rsidR="00C44A9C" w:rsidRPr="00C21C91" w:rsidRDefault="00C44A9C" w:rsidP="00C44A9C">
      <w:pPr>
        <w:jc w:val="both"/>
        <w:rPr>
          <w:color w:val="000000" w:themeColor="text1"/>
        </w:rPr>
      </w:pPr>
    </w:p>
    <w:p w14:paraId="4327C4F9" w14:textId="77777777" w:rsidR="00C44A9C" w:rsidRPr="00C21C91" w:rsidRDefault="00C44A9C" w:rsidP="00C44A9C">
      <w:pPr>
        <w:jc w:val="both"/>
        <w:rPr>
          <w:color w:val="000000" w:themeColor="text1"/>
        </w:rPr>
      </w:pPr>
    </w:p>
    <w:p w14:paraId="42DFE1B4" w14:textId="77777777" w:rsidR="00C44A9C" w:rsidRPr="00C21C91" w:rsidRDefault="00C44A9C" w:rsidP="00C44A9C">
      <w:pPr>
        <w:jc w:val="both"/>
        <w:rPr>
          <w:color w:val="000000" w:themeColor="text1"/>
        </w:rPr>
      </w:pPr>
    </w:p>
    <w:p w14:paraId="09909275" w14:textId="77777777" w:rsidR="00C44A9C" w:rsidRPr="00C21C91" w:rsidRDefault="00C44A9C" w:rsidP="00C44A9C">
      <w:pPr>
        <w:jc w:val="both"/>
        <w:rPr>
          <w:color w:val="000000" w:themeColor="text1"/>
        </w:rPr>
      </w:pPr>
    </w:p>
    <w:p w14:paraId="1E7BBD03" w14:textId="77777777" w:rsidR="00C44A9C" w:rsidRPr="00C21C91" w:rsidRDefault="00C44A9C" w:rsidP="00C44A9C">
      <w:pPr>
        <w:jc w:val="both"/>
        <w:rPr>
          <w:color w:val="000000" w:themeColor="text1"/>
        </w:rPr>
      </w:pPr>
    </w:p>
    <w:p w14:paraId="5A4F5CEC" w14:textId="0A4F47A2" w:rsidR="00C44A9C" w:rsidRPr="00C21C91" w:rsidRDefault="00C44A9C" w:rsidP="00C44A9C">
      <w:pPr>
        <w:jc w:val="both"/>
        <w:rPr>
          <w:color w:val="000000" w:themeColor="text1"/>
        </w:rPr>
        <w:sectPr w:rsidR="00C44A9C" w:rsidRPr="00C21C91" w:rsidSect="005506AF">
          <w:type w:val="continuous"/>
          <w:pgSz w:w="11906" w:h="16838" w:code="9"/>
          <w:pgMar w:top="1080" w:right="907" w:bottom="1440" w:left="907" w:header="720" w:footer="720" w:gutter="0"/>
          <w:cols w:num="2" w:space="360"/>
          <w:docGrid w:linePitch="360"/>
        </w:sectPr>
      </w:pPr>
    </w:p>
    <w:p w14:paraId="556E6F01" w14:textId="628DA62E" w:rsidR="009303D9" w:rsidRPr="00C21C91" w:rsidRDefault="009303D9" w:rsidP="00A87F28">
      <w:pPr>
        <w:pStyle w:val="Heading5"/>
        <w:rPr>
          <w:color w:val="000000" w:themeColor="text1"/>
        </w:rPr>
      </w:pPr>
      <w:r w:rsidRPr="00C21C91">
        <w:rPr>
          <w:color w:val="000000" w:themeColor="text1"/>
        </w:rPr>
        <w:t>References</w:t>
      </w:r>
    </w:p>
    <w:p w14:paraId="08A550A9" w14:textId="77777777" w:rsidR="009303D9" w:rsidRPr="00C21C91" w:rsidRDefault="009303D9" w:rsidP="00836367">
      <w:pPr>
        <w:pStyle w:val="references"/>
        <w:numPr>
          <w:ilvl w:val="0"/>
          <w:numId w:val="0"/>
        </w:numPr>
        <w:ind w:left="360" w:hanging="360"/>
        <w:rPr>
          <w:color w:val="000000" w:themeColor="text1"/>
        </w:rPr>
      </w:pPr>
    </w:p>
    <w:p w14:paraId="491407F6" w14:textId="77777777" w:rsidR="00DF5886" w:rsidRPr="00A87F28" w:rsidRDefault="002440B0" w:rsidP="003D7034">
      <w:pPr>
        <w:widowControl w:val="0"/>
        <w:autoSpaceDE w:val="0"/>
        <w:autoSpaceDN w:val="0"/>
        <w:adjustRightInd w:val="0"/>
        <w:spacing w:after="40"/>
        <w:jc w:val="both"/>
        <w:rPr>
          <w:noProof/>
          <w:color w:val="000000" w:themeColor="text1"/>
          <w:sz w:val="16"/>
          <w:szCs w:val="16"/>
        </w:rPr>
      </w:pPr>
      <w:r w:rsidRPr="00C21C91">
        <w:rPr>
          <w:b/>
          <w:color w:val="000000" w:themeColor="text1"/>
          <w:spacing w:val="-1"/>
          <w:lang w:val="x-none" w:eastAsia="x-none"/>
        </w:rPr>
        <w:fldChar w:fldCharType="begin" w:fldLock="1"/>
      </w:r>
      <w:r w:rsidRPr="00C21C91">
        <w:rPr>
          <w:b/>
          <w:color w:val="000000" w:themeColor="text1"/>
          <w:spacing w:val="-1"/>
          <w:lang w:val="x-none" w:eastAsia="x-none"/>
        </w:rPr>
        <w:instrText xml:space="preserve">ADDIN Mendeley Bibliography CSL_BIBLIOGRAPHY </w:instrText>
      </w:r>
      <w:r w:rsidRPr="00C21C91">
        <w:rPr>
          <w:b/>
          <w:color w:val="000000" w:themeColor="text1"/>
          <w:spacing w:val="-1"/>
          <w:lang w:val="x-none" w:eastAsia="x-none"/>
        </w:rPr>
        <w:fldChar w:fldCharType="separate"/>
      </w:r>
      <w:r w:rsidR="00DF5886" w:rsidRPr="00A87F28">
        <w:rPr>
          <w:noProof/>
          <w:color w:val="000000" w:themeColor="text1"/>
          <w:sz w:val="16"/>
          <w:szCs w:val="16"/>
        </w:rPr>
        <w:t xml:space="preserve">Ackerson, J. M., Dave, R. and Seliya, N. (2021) ‘Applications of recurrent neural network for biometric authentication \&amp; anomaly detection’, </w:t>
      </w:r>
      <w:r w:rsidR="00DF5886" w:rsidRPr="00A87F28">
        <w:rPr>
          <w:i/>
          <w:iCs/>
          <w:noProof/>
          <w:color w:val="000000" w:themeColor="text1"/>
          <w:sz w:val="16"/>
          <w:szCs w:val="16"/>
        </w:rPr>
        <w:t>Information</w:t>
      </w:r>
      <w:r w:rsidR="00DF5886" w:rsidRPr="00A87F28">
        <w:rPr>
          <w:noProof/>
          <w:color w:val="000000" w:themeColor="text1"/>
          <w:sz w:val="16"/>
          <w:szCs w:val="16"/>
        </w:rPr>
        <w:t>, 12(7), p. 272.</w:t>
      </w:r>
    </w:p>
    <w:p w14:paraId="2082346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lastRenderedPageBreak/>
        <w:t xml:space="preserve">Akb\iy\ik, H. and Yavuz, H. (2021) ‘Artificial neural network application for aerodynamics of an airfoil equipped with plasma actuators’, </w:t>
      </w:r>
      <w:r w:rsidRPr="00A87F28">
        <w:rPr>
          <w:i/>
          <w:iCs/>
          <w:noProof/>
          <w:color w:val="000000" w:themeColor="text1"/>
          <w:sz w:val="16"/>
          <w:szCs w:val="16"/>
        </w:rPr>
        <w:t>Journal of Applied Fluid Mechanics</w:t>
      </w:r>
      <w:r w:rsidRPr="00A87F28">
        <w:rPr>
          <w:noProof/>
          <w:color w:val="000000" w:themeColor="text1"/>
          <w:sz w:val="16"/>
          <w:szCs w:val="16"/>
        </w:rPr>
        <w:t>, 14(4), pp. 1165–1181.</w:t>
      </w:r>
    </w:p>
    <w:p w14:paraId="3E21D4B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ari, M. and Do, T. N. 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w:t>
      </w:r>
    </w:p>
    <w:p w14:paraId="28D4E31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0A18155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ari, M. and Do, T.N.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 xml:space="preserve"> [Preprint].</w:t>
      </w:r>
    </w:p>
    <w:p w14:paraId="58F852D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 xml:space="preserve">Abdi, </w:t>
      </w:r>
      <w:proofErr w:type="gramStart"/>
      <w:r w:rsidRPr="00A87F28">
        <w:rPr>
          <w:color w:val="000000" w:themeColor="text1"/>
          <w:sz w:val="16"/>
          <w:szCs w:val="16"/>
          <w:shd w:val="clear" w:color="auto" w:fill="FFFFFF"/>
        </w:rPr>
        <w:t>H.</w:t>
      </w:r>
      <w:proofErr w:type="gramEnd"/>
      <w:r w:rsidRPr="00A87F28">
        <w:rPr>
          <w:color w:val="000000" w:themeColor="text1"/>
          <w:sz w:val="16"/>
          <w:szCs w:val="16"/>
          <w:shd w:val="clear" w:color="auto" w:fill="FFFFFF"/>
        </w:rPr>
        <w:t xml:space="preserve"> and Williams, L.J., 2010. Principal component analysis. </w:t>
      </w:r>
      <w:r w:rsidRPr="00A87F28">
        <w:rPr>
          <w:i/>
          <w:iCs/>
          <w:color w:val="000000" w:themeColor="text1"/>
          <w:sz w:val="16"/>
          <w:szCs w:val="16"/>
          <w:shd w:val="clear" w:color="auto" w:fill="FFFFFF"/>
        </w:rPr>
        <w:t>Wiley interdisciplinary reviews: computational statistic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w:t>
      </w:r>
      <w:r w:rsidRPr="00A87F28">
        <w:rPr>
          <w:color w:val="000000" w:themeColor="text1"/>
          <w:sz w:val="16"/>
          <w:szCs w:val="16"/>
          <w:shd w:val="clear" w:color="auto" w:fill="FFFFFF"/>
        </w:rPr>
        <w:t>(4), pp.433-459.</w:t>
      </w:r>
    </w:p>
    <w:p w14:paraId="499016C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37C74529"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ls, L. and Turkulainen, V. (2017) ‘Achieving efficiency and effectiveness in Purchasing and Supply Management: Organization design and outsourcing’, </w:t>
      </w:r>
      <w:r w:rsidRPr="00A87F28">
        <w:rPr>
          <w:i/>
          <w:iCs/>
          <w:noProof/>
          <w:color w:val="000000" w:themeColor="text1"/>
          <w:sz w:val="16"/>
          <w:szCs w:val="16"/>
        </w:rPr>
        <w:t>Journal of Purchasing and Supply Management</w:t>
      </w:r>
      <w:r w:rsidRPr="00A87F28">
        <w:rPr>
          <w:noProof/>
          <w:color w:val="000000" w:themeColor="text1"/>
          <w:sz w:val="16"/>
          <w:szCs w:val="16"/>
        </w:rPr>
        <w:t>, 23(4), pp. 256–267.</w:t>
      </w:r>
    </w:p>
    <w:p w14:paraId="72B5007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Biau, G. and Scornet, E., 2016. A random forest guided tour. </w:t>
      </w:r>
      <w:r w:rsidRPr="00A87F28">
        <w:rPr>
          <w:i/>
          <w:iCs/>
          <w:color w:val="000000" w:themeColor="text1"/>
          <w:sz w:val="16"/>
          <w:szCs w:val="16"/>
          <w:shd w:val="clear" w:color="auto" w:fill="FFFFFF"/>
        </w:rPr>
        <w:t>Test</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5</w:t>
      </w:r>
      <w:r w:rsidRPr="00A87F28">
        <w:rPr>
          <w:color w:val="000000" w:themeColor="text1"/>
          <w:sz w:val="16"/>
          <w:szCs w:val="16"/>
          <w:shd w:val="clear" w:color="auto" w:fill="FFFFFF"/>
        </w:rPr>
        <w:t>(2), pp.197-227.</w:t>
      </w:r>
    </w:p>
    <w:p w14:paraId="71AEE0D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ndte, H. (2007) </w:t>
      </w:r>
      <w:r w:rsidRPr="00A87F28">
        <w:rPr>
          <w:i/>
          <w:iCs/>
          <w:noProof/>
          <w:color w:val="000000" w:themeColor="text1"/>
          <w:sz w:val="16"/>
          <w:szCs w:val="16"/>
        </w:rPr>
        <w:t>Komplexität in Organisationen: organisationstheoretische Betrachtungen und agentenbasierte Simulation</w:t>
      </w:r>
      <w:r w:rsidRPr="00A87F28">
        <w:rPr>
          <w:noProof/>
          <w:color w:val="000000" w:themeColor="text1"/>
          <w:sz w:val="16"/>
          <w:szCs w:val="16"/>
        </w:rPr>
        <w:t>. Springer-Verlag.</w:t>
      </w:r>
    </w:p>
    <w:p w14:paraId="5CF4355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nerjee, I. </w:t>
      </w:r>
      <w:r w:rsidRPr="00A87F28">
        <w:rPr>
          <w:i/>
          <w:iCs/>
          <w:noProof/>
          <w:color w:val="000000" w:themeColor="text1"/>
          <w:sz w:val="16"/>
          <w:szCs w:val="16"/>
        </w:rPr>
        <w:t>et al.</w:t>
      </w:r>
      <w:r w:rsidRPr="00A87F28">
        <w:rPr>
          <w:noProof/>
          <w:color w:val="000000" w:themeColor="text1"/>
          <w:sz w:val="16"/>
          <w:szCs w:val="16"/>
        </w:rPr>
        <w:t xml:space="preserve"> (2019) ‘Comparative effectiveness of convolutional neural network (CNN) and recurrent neural network (RNN) architectures for radiology text report classification’, </w:t>
      </w:r>
      <w:r w:rsidRPr="00A87F28">
        <w:rPr>
          <w:i/>
          <w:iCs/>
          <w:noProof/>
          <w:color w:val="000000" w:themeColor="text1"/>
          <w:sz w:val="16"/>
          <w:szCs w:val="16"/>
        </w:rPr>
        <w:t>Artificial intelligence in medicine</w:t>
      </w:r>
      <w:r w:rsidRPr="00A87F28">
        <w:rPr>
          <w:noProof/>
          <w:color w:val="000000" w:themeColor="text1"/>
          <w:sz w:val="16"/>
          <w:szCs w:val="16"/>
        </w:rPr>
        <w:t>, 97, pp. 79–88.</w:t>
      </w:r>
    </w:p>
    <w:p w14:paraId="1FAEAB5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ishop, C. M. (1994) ‘Neural networks and their applications’, </w:t>
      </w:r>
      <w:r w:rsidRPr="00A87F28">
        <w:rPr>
          <w:i/>
          <w:iCs/>
          <w:noProof/>
          <w:color w:val="000000" w:themeColor="text1"/>
          <w:sz w:val="16"/>
          <w:szCs w:val="16"/>
        </w:rPr>
        <w:t>Review of scientific instruments</w:t>
      </w:r>
      <w:r w:rsidRPr="00A87F28">
        <w:rPr>
          <w:noProof/>
          <w:color w:val="000000" w:themeColor="text1"/>
          <w:sz w:val="16"/>
          <w:szCs w:val="16"/>
        </w:rPr>
        <w:t>, 65(6), pp. 1803–1832.</w:t>
      </w:r>
    </w:p>
    <w:p w14:paraId="52D1E51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Box, G. E., Jenkins, G. M. and Reinsel, G. (1970) ‘Time series analysis: forecasting and control Holden-day San Francisco 1970’.</w:t>
      </w:r>
    </w:p>
    <w:p w14:paraId="594DBA2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urges, C. J. C. (1998) ‘A tutorial on support vector machines for pattern recognition’, </w:t>
      </w:r>
      <w:r w:rsidRPr="00A87F28">
        <w:rPr>
          <w:i/>
          <w:iCs/>
          <w:noProof/>
          <w:color w:val="000000" w:themeColor="text1"/>
          <w:sz w:val="16"/>
          <w:szCs w:val="16"/>
        </w:rPr>
        <w:t>Data mining and knowledge discovery</w:t>
      </w:r>
      <w:r w:rsidRPr="00A87F28">
        <w:rPr>
          <w:noProof/>
          <w:color w:val="000000" w:themeColor="text1"/>
          <w:sz w:val="16"/>
          <w:szCs w:val="16"/>
        </w:rPr>
        <w:t>, 2(2), pp. 121–167.</w:t>
      </w:r>
    </w:p>
    <w:p w14:paraId="033A11B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en, J. </w:t>
      </w:r>
      <w:r w:rsidRPr="00A87F28">
        <w:rPr>
          <w:i/>
          <w:iCs/>
          <w:noProof/>
          <w:color w:val="000000" w:themeColor="text1"/>
          <w:sz w:val="16"/>
          <w:szCs w:val="16"/>
        </w:rPr>
        <w:t>et al.</w:t>
      </w:r>
      <w:r w:rsidRPr="00A87F28">
        <w:rPr>
          <w:noProof/>
          <w:color w:val="000000" w:themeColor="text1"/>
          <w:sz w:val="16"/>
          <w:szCs w:val="16"/>
        </w:rPr>
        <w:t xml:space="preserve"> (2019) ‘Gated recurrent unit based recurrent neural network for remaining useful life prediction of nonlinear deterioration process’, </w:t>
      </w:r>
      <w:r w:rsidRPr="00A87F28">
        <w:rPr>
          <w:i/>
          <w:iCs/>
          <w:noProof/>
          <w:color w:val="000000" w:themeColor="text1"/>
          <w:sz w:val="16"/>
          <w:szCs w:val="16"/>
        </w:rPr>
        <w:t>Reliability Engineering \&amp; System Safety</w:t>
      </w:r>
      <w:r w:rsidRPr="00A87F28">
        <w:rPr>
          <w:noProof/>
          <w:color w:val="000000" w:themeColor="text1"/>
          <w:sz w:val="16"/>
          <w:szCs w:val="16"/>
        </w:rPr>
        <w:t>, 185, pp. 372–382.</w:t>
      </w:r>
    </w:p>
    <w:p w14:paraId="65C73DC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u, Y. </w:t>
      </w:r>
      <w:r w:rsidRPr="00A87F28">
        <w:rPr>
          <w:i/>
          <w:iCs/>
          <w:noProof/>
          <w:color w:val="000000" w:themeColor="text1"/>
          <w:sz w:val="16"/>
          <w:szCs w:val="16"/>
        </w:rPr>
        <w:t>et al.</w:t>
      </w:r>
      <w:r w:rsidRPr="00A87F28">
        <w:rPr>
          <w:noProof/>
          <w:color w:val="000000" w:themeColor="text1"/>
          <w:sz w:val="16"/>
          <w:szCs w:val="16"/>
        </w:rPr>
        <w:t xml:space="preserve"> (2018) ‘Multilayer hybrid deep-learning method for waste classification and recycling’, </w:t>
      </w:r>
      <w:r w:rsidRPr="00A87F28">
        <w:rPr>
          <w:i/>
          <w:iCs/>
          <w:noProof/>
          <w:color w:val="000000" w:themeColor="text1"/>
          <w:sz w:val="16"/>
          <w:szCs w:val="16"/>
        </w:rPr>
        <w:t>Computational Intelligence and Neuroscience</w:t>
      </w:r>
      <w:r w:rsidRPr="00A87F28">
        <w:rPr>
          <w:noProof/>
          <w:color w:val="000000" w:themeColor="text1"/>
          <w:sz w:val="16"/>
          <w:szCs w:val="16"/>
        </w:rPr>
        <w:t>, 2018.</w:t>
      </w:r>
    </w:p>
    <w:p w14:paraId="2799C507"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u, Y., Fei, J. and Hou, S. (2019) ‘Adaptive global sliding-mode control for dynamic systems using double hidden layer recurrent neural network structure’, </w:t>
      </w:r>
      <w:r w:rsidRPr="00A87F28">
        <w:rPr>
          <w:i/>
          <w:iCs/>
          <w:noProof/>
          <w:color w:val="000000" w:themeColor="text1"/>
          <w:sz w:val="16"/>
          <w:szCs w:val="16"/>
        </w:rPr>
        <w:t>IEEE transactions on neural networks and learning systems</w:t>
      </w:r>
      <w:r w:rsidRPr="00A87F28">
        <w:rPr>
          <w:noProof/>
          <w:color w:val="000000" w:themeColor="text1"/>
          <w:sz w:val="16"/>
          <w:szCs w:val="16"/>
        </w:rPr>
        <w:t>, 31(4), pp. 1297–1309.</w:t>
      </w:r>
    </w:p>
    <w:p w14:paraId="51285DD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ollin, J., Eloranta, E. and Holmström, J. (2009) ‘How to design the right supply chains for your customers’, </w:t>
      </w:r>
      <w:r w:rsidRPr="00A87F28">
        <w:rPr>
          <w:i/>
          <w:iCs/>
          <w:noProof/>
          <w:color w:val="000000" w:themeColor="text1"/>
          <w:sz w:val="16"/>
          <w:szCs w:val="16"/>
        </w:rPr>
        <w:t>Supply Chain Management: An International Journal</w:t>
      </w:r>
      <w:r w:rsidRPr="00A87F28">
        <w:rPr>
          <w:noProof/>
          <w:color w:val="000000" w:themeColor="text1"/>
          <w:sz w:val="16"/>
          <w:szCs w:val="16"/>
        </w:rPr>
        <w:t>.</w:t>
      </w:r>
    </w:p>
    <w:p w14:paraId="14A4886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bookmarkStart w:id="3" w:name="OLE_LINK53"/>
      <w:bookmarkStart w:id="4" w:name="OLE_LINK54"/>
      <w:r w:rsidRPr="00A87F28">
        <w:rPr>
          <w:noProof/>
          <w:color w:val="000000" w:themeColor="text1"/>
          <w:sz w:val="16"/>
          <w:szCs w:val="16"/>
        </w:rPr>
        <w:t xml:space="preserve">Akbari, M. and Do, T.N.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 xml:space="preserve"> [Preprint].</w:t>
      </w:r>
    </w:p>
    <w:p w14:paraId="0710961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 xml:space="preserve">Abdi, </w:t>
      </w:r>
      <w:proofErr w:type="gramStart"/>
      <w:r w:rsidRPr="00A87F28">
        <w:rPr>
          <w:color w:val="000000" w:themeColor="text1"/>
          <w:sz w:val="16"/>
          <w:szCs w:val="16"/>
          <w:shd w:val="clear" w:color="auto" w:fill="FFFFFF"/>
        </w:rPr>
        <w:t>H.</w:t>
      </w:r>
      <w:proofErr w:type="gramEnd"/>
      <w:r w:rsidRPr="00A87F28">
        <w:rPr>
          <w:color w:val="000000" w:themeColor="text1"/>
          <w:sz w:val="16"/>
          <w:szCs w:val="16"/>
          <w:shd w:val="clear" w:color="auto" w:fill="FFFFFF"/>
        </w:rPr>
        <w:t xml:space="preserve"> and Williams, L.J., 2010. Principal component analysis. </w:t>
      </w:r>
      <w:r w:rsidRPr="00A87F28">
        <w:rPr>
          <w:i/>
          <w:iCs/>
          <w:color w:val="000000" w:themeColor="text1"/>
          <w:sz w:val="16"/>
          <w:szCs w:val="16"/>
          <w:shd w:val="clear" w:color="auto" w:fill="FFFFFF"/>
        </w:rPr>
        <w:t>Wiley interdisciplinary reviews: computational statistic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w:t>
      </w:r>
      <w:r w:rsidRPr="00A87F28">
        <w:rPr>
          <w:color w:val="000000" w:themeColor="text1"/>
          <w:sz w:val="16"/>
          <w:szCs w:val="16"/>
          <w:shd w:val="clear" w:color="auto" w:fill="FFFFFF"/>
        </w:rPr>
        <w:t>(4), pp.433-459.</w:t>
      </w:r>
    </w:p>
    <w:p w14:paraId="225B4B5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236752E1"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ls, L. and Turkulainen, V. (2017) ‘Achieving efficiency and effectiveness in Purchasing and Supply Management: Organization design and outsourcing’, </w:t>
      </w:r>
      <w:r w:rsidRPr="00A87F28">
        <w:rPr>
          <w:i/>
          <w:iCs/>
          <w:noProof/>
          <w:color w:val="000000" w:themeColor="text1"/>
          <w:sz w:val="16"/>
          <w:szCs w:val="16"/>
        </w:rPr>
        <w:t>Journal of Purchasing and Supply Management</w:t>
      </w:r>
      <w:r w:rsidRPr="00A87F28">
        <w:rPr>
          <w:noProof/>
          <w:color w:val="000000" w:themeColor="text1"/>
          <w:sz w:val="16"/>
          <w:szCs w:val="16"/>
        </w:rPr>
        <w:t>, 23(4), pp. 256–267.</w:t>
      </w:r>
    </w:p>
    <w:p w14:paraId="4DE353A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Biau, G. and Scornet, E., 2016. A random forest guided tour. </w:t>
      </w:r>
      <w:r w:rsidRPr="00A87F28">
        <w:rPr>
          <w:i/>
          <w:iCs/>
          <w:color w:val="000000" w:themeColor="text1"/>
          <w:sz w:val="16"/>
          <w:szCs w:val="16"/>
          <w:shd w:val="clear" w:color="auto" w:fill="FFFFFF"/>
        </w:rPr>
        <w:t>Test</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5</w:t>
      </w:r>
      <w:r w:rsidRPr="00A87F28">
        <w:rPr>
          <w:color w:val="000000" w:themeColor="text1"/>
          <w:sz w:val="16"/>
          <w:szCs w:val="16"/>
          <w:shd w:val="clear" w:color="auto" w:fill="FFFFFF"/>
        </w:rPr>
        <w:t>(2), pp.197-227.</w:t>
      </w:r>
    </w:p>
    <w:p w14:paraId="250C5C26"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orges, A.F.S. </w:t>
      </w:r>
      <w:r w:rsidRPr="00A87F28">
        <w:rPr>
          <w:i/>
          <w:iCs/>
          <w:noProof/>
          <w:color w:val="000000" w:themeColor="text1"/>
          <w:sz w:val="16"/>
          <w:szCs w:val="16"/>
        </w:rPr>
        <w:t>et al.</w:t>
      </w:r>
      <w:r w:rsidRPr="00A87F28">
        <w:rPr>
          <w:noProof/>
          <w:color w:val="000000" w:themeColor="text1"/>
          <w:sz w:val="16"/>
          <w:szCs w:val="16"/>
        </w:rPr>
        <w:t xml:space="preserve"> (2021) ‘The strategic use of artificial intelligence in the digital era: Systematic literature review and future research directions’, </w:t>
      </w:r>
      <w:r w:rsidRPr="00A87F28">
        <w:rPr>
          <w:i/>
          <w:iCs/>
          <w:noProof/>
          <w:color w:val="000000" w:themeColor="text1"/>
          <w:sz w:val="16"/>
          <w:szCs w:val="16"/>
        </w:rPr>
        <w:t>International Journal of Information Management</w:t>
      </w:r>
      <w:r w:rsidRPr="00A87F28">
        <w:rPr>
          <w:noProof/>
          <w:color w:val="000000" w:themeColor="text1"/>
          <w:sz w:val="16"/>
          <w:szCs w:val="16"/>
        </w:rPr>
        <w:t>, 57, p. 102225.</w:t>
      </w:r>
    </w:p>
    <w:p w14:paraId="6637DFA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088C7000" w14:textId="77777777" w:rsidR="003D7034" w:rsidRPr="00A87F28" w:rsidRDefault="003D7034" w:rsidP="003D7034">
      <w:pPr>
        <w:widowControl w:val="0"/>
        <w:autoSpaceDE w:val="0"/>
        <w:autoSpaceDN w:val="0"/>
        <w:adjustRightInd w:val="0"/>
        <w:spacing w:after="40"/>
        <w:jc w:val="both"/>
        <w:rPr>
          <w:color w:val="000000" w:themeColor="text1"/>
          <w:sz w:val="16"/>
          <w:szCs w:val="16"/>
          <w:shd w:val="clear" w:color="auto" w:fill="FFFFFF"/>
        </w:rPr>
      </w:pPr>
      <w:r w:rsidRPr="00A87F28">
        <w:rPr>
          <w:color w:val="000000" w:themeColor="text1"/>
          <w:sz w:val="16"/>
          <w:szCs w:val="16"/>
          <w:shd w:val="clear" w:color="auto" w:fill="FFFFFF"/>
        </w:rPr>
        <w:t>Bertolini, M., Mezzogori, D., Neroni, M. and Zammori, F., 2021. Machine Learning for industrial applications: A comprehensive literature review. </w:t>
      </w:r>
      <w:r w:rsidRPr="00A87F28">
        <w:rPr>
          <w:i/>
          <w:iCs/>
          <w:color w:val="000000" w:themeColor="text1"/>
          <w:sz w:val="16"/>
          <w:szCs w:val="16"/>
          <w:shd w:val="clear" w:color="auto" w:fill="FFFFFF"/>
        </w:rPr>
        <w:t>Expert Systems with Application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175</w:t>
      </w:r>
      <w:r w:rsidRPr="00A87F28">
        <w:rPr>
          <w:color w:val="000000" w:themeColor="text1"/>
          <w:sz w:val="16"/>
          <w:szCs w:val="16"/>
          <w:shd w:val="clear" w:color="auto" w:fill="FFFFFF"/>
        </w:rPr>
        <w:t>, p.114820.</w:t>
      </w:r>
    </w:p>
    <w:bookmarkEnd w:id="3"/>
    <w:bookmarkEnd w:id="4"/>
    <w:p w14:paraId="0EB1716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4858B8F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astro, R.P.L.D., Armayor, D.P., Gómez, J.M., Mosquera, I.S. and Batista, </w:t>
      </w:r>
      <w:r w:rsidRPr="00A87F28">
        <w:rPr>
          <w:noProof/>
          <w:color w:val="000000" w:themeColor="text1"/>
          <w:sz w:val="16"/>
          <w:szCs w:val="16"/>
        </w:rPr>
        <w:t xml:space="preserve">J.A.D., 2009, September. Semantic supported modeling and orchestration of logistic integrated processes, with focus on supply chain: Framework design. In </w:t>
      </w:r>
      <w:r w:rsidRPr="00A87F28">
        <w:rPr>
          <w:i/>
          <w:iCs/>
          <w:noProof/>
          <w:color w:val="000000" w:themeColor="text1"/>
          <w:sz w:val="16"/>
          <w:szCs w:val="16"/>
        </w:rPr>
        <w:t>International Conference on ICT Innovations</w:t>
      </w:r>
      <w:r w:rsidRPr="00A87F28">
        <w:rPr>
          <w:noProof/>
          <w:color w:val="000000" w:themeColor="text1"/>
          <w:sz w:val="16"/>
          <w:szCs w:val="16"/>
        </w:rPr>
        <w:t xml:space="preserve"> (pp. 285-294). Springer, Berlin, Heidelberg.</w:t>
      </w:r>
    </w:p>
    <w:p w14:paraId="505BC2B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ollin, J., Eloranta, E. and Holmström, J. (2009) ‘How to design the right supply chains for your customers’, </w:t>
      </w:r>
      <w:r w:rsidRPr="00A87F28">
        <w:rPr>
          <w:i/>
          <w:iCs/>
          <w:noProof/>
          <w:color w:val="000000" w:themeColor="text1"/>
          <w:sz w:val="16"/>
          <w:szCs w:val="16"/>
        </w:rPr>
        <w:t>Supply Chain Management: An International Journal</w:t>
      </w:r>
      <w:r w:rsidRPr="00A87F28">
        <w:rPr>
          <w:noProof/>
          <w:color w:val="000000" w:themeColor="text1"/>
          <w:sz w:val="16"/>
          <w:szCs w:val="16"/>
        </w:rPr>
        <w:t xml:space="preserve"> [Preprint].</w:t>
      </w:r>
    </w:p>
    <w:p w14:paraId="6B4915EE"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almolen, S., Moonen, H.M., van Hillegersberg, J., Stoter, A.J.R. and Cornelisse, E., 2015, May. Supply chain orchestration and choreography: Programmable logistics using semantics. </w:t>
      </w:r>
      <w:r w:rsidRPr="00A87F28">
        <w:rPr>
          <w:i/>
          <w:iCs/>
          <w:noProof/>
          <w:color w:val="000000" w:themeColor="text1"/>
          <w:sz w:val="16"/>
          <w:szCs w:val="16"/>
        </w:rPr>
        <w:t>In 2015 4th International Conference on Advanced Logistics and Transport (ICALT)</w:t>
      </w:r>
      <w:r w:rsidRPr="00A87F28">
        <w:rPr>
          <w:noProof/>
          <w:color w:val="000000" w:themeColor="text1"/>
          <w:sz w:val="16"/>
          <w:szCs w:val="16"/>
        </w:rPr>
        <w:t xml:space="preserve"> (pp. 76-81). IEEE.</w:t>
      </w:r>
    </w:p>
    <w:p w14:paraId="6DDB418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holamian, M.R. and Taghanzadeh, A.H. (2017) ‘Integrated network design of wheat supply chain: A real case of Iran’, </w:t>
      </w:r>
      <w:r w:rsidRPr="00A87F28">
        <w:rPr>
          <w:i/>
          <w:iCs/>
          <w:noProof/>
          <w:color w:val="000000" w:themeColor="text1"/>
          <w:sz w:val="16"/>
          <w:szCs w:val="16"/>
        </w:rPr>
        <w:t>Computers and Electronics in Agriculture</w:t>
      </w:r>
      <w:r w:rsidRPr="00A87F28">
        <w:rPr>
          <w:noProof/>
          <w:color w:val="000000" w:themeColor="text1"/>
          <w:sz w:val="16"/>
          <w:szCs w:val="16"/>
        </w:rPr>
        <w:t>, 140, pp. 139–147.</w:t>
      </w:r>
    </w:p>
    <w:p w14:paraId="0F6E7BE4"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n, C. and Zhang, Q. (2021) ‘Optimization of supply chain efficiency management based on machine learning and neural network’, </w:t>
      </w:r>
      <w:r w:rsidRPr="00A87F28">
        <w:rPr>
          <w:i/>
          <w:iCs/>
          <w:noProof/>
          <w:color w:val="000000" w:themeColor="text1"/>
          <w:sz w:val="16"/>
          <w:szCs w:val="16"/>
        </w:rPr>
        <w:t>Neural Computing and Applications</w:t>
      </w:r>
      <w:r w:rsidRPr="00A87F28">
        <w:rPr>
          <w:noProof/>
          <w:color w:val="000000" w:themeColor="text1"/>
          <w:sz w:val="16"/>
          <w:szCs w:val="16"/>
        </w:rPr>
        <w:t>, 33(5), pp. 1419–1433.</w:t>
      </w:r>
    </w:p>
    <w:p w14:paraId="1C93A03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user, F., Pomponne, V., Jiang, Z., Lamothe, J. and Benaben, F., 2017, June. Processes orchestration for preventing and managing shortages in a supply chain a dermo-cosmetics use case. </w:t>
      </w:r>
      <w:r w:rsidRPr="00A87F28">
        <w:rPr>
          <w:i/>
          <w:iCs/>
          <w:noProof/>
          <w:color w:val="000000" w:themeColor="text1"/>
          <w:sz w:val="16"/>
          <w:szCs w:val="16"/>
        </w:rPr>
        <w:t>In 2017 International Conference on Engineering, Technology and Innovation</w:t>
      </w:r>
      <w:r w:rsidRPr="00A87F28">
        <w:rPr>
          <w:noProof/>
          <w:color w:val="000000" w:themeColor="text1"/>
          <w:sz w:val="16"/>
          <w:szCs w:val="16"/>
        </w:rPr>
        <w:t xml:space="preserve"> (ICE/ITMC) (pp. 1227-1234). IEEE.</w:t>
      </w:r>
    </w:p>
    <w:p w14:paraId="66751A6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3583519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hruv, P. and Naskar, S. (2020) ‘Image classification using convolutional neural network (CNN) and recurrent neural network (RNN): a review’, </w:t>
      </w:r>
      <w:r w:rsidRPr="00A87F28">
        <w:rPr>
          <w:i/>
          <w:iCs/>
          <w:noProof/>
          <w:color w:val="000000" w:themeColor="text1"/>
          <w:sz w:val="16"/>
          <w:szCs w:val="16"/>
        </w:rPr>
        <w:t>Machine learning and information processing</w:t>
      </w:r>
      <w:r w:rsidRPr="00A87F28">
        <w:rPr>
          <w:noProof/>
          <w:color w:val="000000" w:themeColor="text1"/>
          <w:sz w:val="16"/>
          <w:szCs w:val="16"/>
        </w:rPr>
        <w:t>, pp. 367–381.</w:t>
      </w:r>
    </w:p>
    <w:p w14:paraId="09DCE13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oebling, S. W. </w:t>
      </w:r>
      <w:r w:rsidRPr="00A87F28">
        <w:rPr>
          <w:i/>
          <w:iCs/>
          <w:noProof/>
          <w:color w:val="000000" w:themeColor="text1"/>
          <w:sz w:val="16"/>
          <w:szCs w:val="16"/>
        </w:rPr>
        <w:t>et al.</w:t>
      </w:r>
      <w:r w:rsidRPr="00A87F28">
        <w:rPr>
          <w:noProof/>
          <w:color w:val="000000" w:themeColor="text1"/>
          <w:sz w:val="16"/>
          <w:szCs w:val="16"/>
        </w:rPr>
        <w:t xml:space="preserve"> (1996) ‘Damage identification and health monitoring of structural and mechanical systems from changes in their vibration characteristics: a literature review’.</w:t>
      </w:r>
    </w:p>
    <w:p w14:paraId="79B90E5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Eastwood, C. and Rue, B. Dela (2020) ‘Developing decision-support systems for pasture and rangeland management’, in </w:t>
      </w:r>
      <w:r w:rsidRPr="00A87F28">
        <w:rPr>
          <w:i/>
          <w:iCs/>
          <w:noProof/>
          <w:color w:val="000000" w:themeColor="text1"/>
          <w:sz w:val="16"/>
          <w:szCs w:val="16"/>
        </w:rPr>
        <w:t>Improving data management and decision support systems in agriculture</w:t>
      </w:r>
      <w:r w:rsidRPr="00A87F28">
        <w:rPr>
          <w:noProof/>
          <w:color w:val="000000" w:themeColor="text1"/>
          <w:sz w:val="16"/>
          <w:szCs w:val="16"/>
        </w:rPr>
        <w:t>. Burleigh Dodds Science Publishing, pp. 279–310.</w:t>
      </w:r>
    </w:p>
    <w:p w14:paraId="4B68EAA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Falah, F. </w:t>
      </w:r>
      <w:r w:rsidRPr="00A87F28">
        <w:rPr>
          <w:i/>
          <w:iCs/>
          <w:noProof/>
          <w:color w:val="000000" w:themeColor="text1"/>
          <w:sz w:val="16"/>
          <w:szCs w:val="16"/>
        </w:rPr>
        <w:t>et al.</w:t>
      </w:r>
      <w:r w:rsidRPr="00A87F28">
        <w:rPr>
          <w:noProof/>
          <w:color w:val="000000" w:themeColor="text1"/>
          <w:sz w:val="16"/>
          <w:szCs w:val="16"/>
        </w:rPr>
        <w:t xml:space="preserve"> (2019) ‘Artificial neural networks for flood susceptibility mapping in data-scarce urban areas’, in </w:t>
      </w:r>
      <w:r w:rsidRPr="00A87F28">
        <w:rPr>
          <w:i/>
          <w:iCs/>
          <w:noProof/>
          <w:color w:val="000000" w:themeColor="text1"/>
          <w:sz w:val="16"/>
          <w:szCs w:val="16"/>
        </w:rPr>
        <w:t>Spatial modeling in GIS and R for Earth and Environmental Sciences</w:t>
      </w:r>
      <w:r w:rsidRPr="00A87F28">
        <w:rPr>
          <w:noProof/>
          <w:color w:val="000000" w:themeColor="text1"/>
          <w:sz w:val="16"/>
          <w:szCs w:val="16"/>
        </w:rPr>
        <w:t>. Elsevier, pp. 323–336.</w:t>
      </w:r>
    </w:p>
    <w:p w14:paraId="12FE5BF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Fan, C. </w:t>
      </w:r>
      <w:r w:rsidRPr="00A87F28">
        <w:rPr>
          <w:i/>
          <w:iCs/>
          <w:noProof/>
          <w:color w:val="000000" w:themeColor="text1"/>
          <w:sz w:val="16"/>
          <w:szCs w:val="16"/>
        </w:rPr>
        <w:t>et al.</w:t>
      </w:r>
      <w:r w:rsidRPr="00A87F28">
        <w:rPr>
          <w:noProof/>
          <w:color w:val="000000" w:themeColor="text1"/>
          <w:sz w:val="16"/>
          <w:szCs w:val="16"/>
        </w:rPr>
        <w:t xml:space="preserve"> (2019) ‘Assessment of deep recurrent neural network-based strategies for short-term building energy predictions’, </w:t>
      </w:r>
      <w:r w:rsidRPr="00A87F28">
        <w:rPr>
          <w:i/>
          <w:iCs/>
          <w:noProof/>
          <w:color w:val="000000" w:themeColor="text1"/>
          <w:sz w:val="16"/>
          <w:szCs w:val="16"/>
        </w:rPr>
        <w:t>Applied energy</w:t>
      </w:r>
      <w:r w:rsidRPr="00A87F28">
        <w:rPr>
          <w:noProof/>
          <w:color w:val="000000" w:themeColor="text1"/>
          <w:sz w:val="16"/>
          <w:szCs w:val="16"/>
        </w:rPr>
        <w:t>, 236, pp. 700–710.</w:t>
      </w:r>
    </w:p>
    <w:p w14:paraId="4319CF2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Forrester, J. W. (1961) ‘Industrial Dynamics Cambridge MA’. Productivity Press.</w:t>
      </w:r>
    </w:p>
    <w:p w14:paraId="502D7B5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arner, A. J. </w:t>
      </w:r>
      <w:r w:rsidRPr="00A87F28">
        <w:rPr>
          <w:i/>
          <w:iCs/>
          <w:noProof/>
          <w:color w:val="000000" w:themeColor="text1"/>
          <w:sz w:val="16"/>
          <w:szCs w:val="16"/>
        </w:rPr>
        <w:t>et al.</w:t>
      </w:r>
      <w:r w:rsidRPr="00A87F28">
        <w:rPr>
          <w:noProof/>
          <w:color w:val="000000" w:themeColor="text1"/>
          <w:sz w:val="16"/>
          <w:szCs w:val="16"/>
        </w:rPr>
        <w:t xml:space="preserve"> (2021) ‘Juvenile idiopathic arthritis: a review of novel diagnostic and monitoring technologies’, in </w:t>
      </w:r>
      <w:r w:rsidRPr="00A87F28">
        <w:rPr>
          <w:i/>
          <w:iCs/>
          <w:noProof/>
          <w:color w:val="000000" w:themeColor="text1"/>
          <w:sz w:val="16"/>
          <w:szCs w:val="16"/>
        </w:rPr>
        <w:t>Healthcare</w:t>
      </w:r>
      <w:r w:rsidRPr="00A87F28">
        <w:rPr>
          <w:noProof/>
          <w:color w:val="000000" w:themeColor="text1"/>
          <w:sz w:val="16"/>
          <w:szCs w:val="16"/>
        </w:rPr>
        <w:t>, p. 1683.</w:t>
      </w:r>
    </w:p>
    <w:p w14:paraId="7BE08BF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holamian, M. R. and Taghanzadeh, A. H. (2017) ‘Integrated network design of wheat supply chain: A real case of Iran’, </w:t>
      </w:r>
      <w:r w:rsidRPr="00A87F28">
        <w:rPr>
          <w:i/>
          <w:iCs/>
          <w:noProof/>
          <w:color w:val="000000" w:themeColor="text1"/>
          <w:sz w:val="16"/>
          <w:szCs w:val="16"/>
        </w:rPr>
        <w:t>Computers and Electronics in Agriculture</w:t>
      </w:r>
      <w:r w:rsidRPr="00A87F28">
        <w:rPr>
          <w:noProof/>
          <w:color w:val="000000" w:themeColor="text1"/>
          <w:sz w:val="16"/>
          <w:szCs w:val="16"/>
        </w:rPr>
        <w:t>, 140, pp. 139–147.</w:t>
      </w:r>
    </w:p>
    <w:p w14:paraId="7066961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rossman, I. </w:t>
      </w:r>
      <w:r w:rsidRPr="00A87F28">
        <w:rPr>
          <w:i/>
          <w:iCs/>
          <w:noProof/>
          <w:color w:val="000000" w:themeColor="text1"/>
          <w:sz w:val="16"/>
          <w:szCs w:val="16"/>
        </w:rPr>
        <w:t>et al.</w:t>
      </w:r>
      <w:r w:rsidRPr="00A87F28">
        <w:rPr>
          <w:noProof/>
          <w:color w:val="000000" w:themeColor="text1"/>
          <w:sz w:val="16"/>
          <w:szCs w:val="16"/>
        </w:rPr>
        <w:t xml:space="preserve"> (2022) ‘Can machine learning improve small area population forecasts? A forecast combination approach’, </w:t>
      </w:r>
      <w:r w:rsidRPr="00A87F28">
        <w:rPr>
          <w:i/>
          <w:iCs/>
          <w:noProof/>
          <w:color w:val="000000" w:themeColor="text1"/>
          <w:sz w:val="16"/>
          <w:szCs w:val="16"/>
        </w:rPr>
        <w:t>Computers, Environment and Urban Systems</w:t>
      </w:r>
      <w:r w:rsidRPr="00A87F28">
        <w:rPr>
          <w:noProof/>
          <w:color w:val="000000" w:themeColor="text1"/>
          <w:sz w:val="16"/>
          <w:szCs w:val="16"/>
        </w:rPr>
        <w:t>, 95, p. 101806.</w:t>
      </w:r>
    </w:p>
    <w:p w14:paraId="2A99BB77" w14:textId="09955739" w:rsidR="00DF5886" w:rsidRPr="00A87F28" w:rsidRDefault="00DF5886" w:rsidP="003D7034">
      <w:pPr>
        <w:widowControl w:val="0"/>
        <w:autoSpaceDE w:val="0"/>
        <w:autoSpaceDN w:val="0"/>
        <w:adjustRightInd w:val="0"/>
        <w:spacing w:after="40"/>
        <w:jc w:val="both"/>
        <w:rPr>
          <w:noProof/>
          <w:color w:val="000000" w:themeColor="text1"/>
          <w:sz w:val="16"/>
          <w:szCs w:val="16"/>
        </w:rPr>
      </w:pPr>
    </w:p>
    <w:p w14:paraId="66B9917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n, C. and Zhang, Q. (2021) ‘Optimization of supply chain efficiency management based on machine learning and neural network’, </w:t>
      </w:r>
      <w:r w:rsidRPr="00A87F28">
        <w:rPr>
          <w:i/>
          <w:iCs/>
          <w:noProof/>
          <w:color w:val="000000" w:themeColor="text1"/>
          <w:sz w:val="16"/>
          <w:szCs w:val="16"/>
        </w:rPr>
        <w:t>Neural Computing and Applications</w:t>
      </w:r>
      <w:r w:rsidRPr="00A87F28">
        <w:rPr>
          <w:noProof/>
          <w:color w:val="000000" w:themeColor="text1"/>
          <w:sz w:val="16"/>
          <w:szCs w:val="16"/>
        </w:rPr>
        <w:t>, 33(5), pp. 1419–1433.</w:t>
      </w:r>
    </w:p>
    <w:p w14:paraId="780EFFE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ughes, T. W. </w:t>
      </w:r>
      <w:r w:rsidRPr="00A87F28">
        <w:rPr>
          <w:i/>
          <w:iCs/>
          <w:noProof/>
          <w:color w:val="000000" w:themeColor="text1"/>
          <w:sz w:val="16"/>
          <w:szCs w:val="16"/>
        </w:rPr>
        <w:t>et al.</w:t>
      </w:r>
      <w:r w:rsidRPr="00A87F28">
        <w:rPr>
          <w:noProof/>
          <w:color w:val="000000" w:themeColor="text1"/>
          <w:sz w:val="16"/>
          <w:szCs w:val="16"/>
        </w:rPr>
        <w:t xml:space="preserve"> (2019) ‘Wave physics as an analog recurrent neural network’, </w:t>
      </w:r>
      <w:r w:rsidRPr="00A87F28">
        <w:rPr>
          <w:i/>
          <w:iCs/>
          <w:noProof/>
          <w:color w:val="000000" w:themeColor="text1"/>
          <w:sz w:val="16"/>
          <w:szCs w:val="16"/>
        </w:rPr>
        <w:t>Science advances</w:t>
      </w:r>
      <w:r w:rsidRPr="00A87F28">
        <w:rPr>
          <w:noProof/>
          <w:color w:val="000000" w:themeColor="text1"/>
          <w:sz w:val="16"/>
          <w:szCs w:val="16"/>
        </w:rPr>
        <w:t>, 5(12), p. eaay6946.</w:t>
      </w:r>
    </w:p>
    <w:p w14:paraId="727D755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Ibragimova, O. </w:t>
      </w:r>
      <w:r w:rsidRPr="00A87F28">
        <w:rPr>
          <w:i/>
          <w:iCs/>
          <w:noProof/>
          <w:color w:val="000000" w:themeColor="text1"/>
          <w:sz w:val="16"/>
          <w:szCs w:val="16"/>
        </w:rPr>
        <w:t>et al.</w:t>
      </w:r>
      <w:r w:rsidRPr="00A87F28">
        <w:rPr>
          <w:noProof/>
          <w:color w:val="000000" w:themeColor="text1"/>
          <w:sz w:val="16"/>
          <w:szCs w:val="16"/>
        </w:rPr>
        <w:t xml:space="preserve"> (2021) ‘A new ANN based crystal plasticity model for FCC materials and its application to non-monotonic strain paths’, </w:t>
      </w:r>
      <w:r w:rsidRPr="00A87F28">
        <w:rPr>
          <w:i/>
          <w:iCs/>
          <w:noProof/>
          <w:color w:val="000000" w:themeColor="text1"/>
          <w:sz w:val="16"/>
          <w:szCs w:val="16"/>
        </w:rPr>
        <w:t>International Journal of Plasticity</w:t>
      </w:r>
      <w:r w:rsidRPr="00A87F28">
        <w:rPr>
          <w:noProof/>
          <w:color w:val="000000" w:themeColor="text1"/>
          <w:sz w:val="16"/>
          <w:szCs w:val="16"/>
        </w:rPr>
        <w:t>, 144, p. 103059.</w:t>
      </w:r>
    </w:p>
    <w:p w14:paraId="4E2D235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Kempener, R. and others (2008) ‘From Organisational Behaviour to Industrial Network Evolutions: Stimulating Sustainable Development of Bioenergy Networks in Emerging Economies’.</w:t>
      </w:r>
    </w:p>
    <w:p w14:paraId="34B1E52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ern, S. </w:t>
      </w:r>
      <w:r w:rsidRPr="00A87F28">
        <w:rPr>
          <w:i/>
          <w:iCs/>
          <w:noProof/>
          <w:color w:val="000000" w:themeColor="text1"/>
          <w:sz w:val="16"/>
          <w:szCs w:val="16"/>
        </w:rPr>
        <w:t>et al.</w:t>
      </w:r>
      <w:r w:rsidRPr="00A87F28">
        <w:rPr>
          <w:noProof/>
          <w:color w:val="000000" w:themeColor="text1"/>
          <w:sz w:val="16"/>
          <w:szCs w:val="16"/>
        </w:rPr>
        <w:t xml:space="preserve"> (2020) ‘Artificial neural networks for quantitative online NMR spectroscopy’, </w:t>
      </w:r>
      <w:r w:rsidRPr="00A87F28">
        <w:rPr>
          <w:i/>
          <w:iCs/>
          <w:noProof/>
          <w:color w:val="000000" w:themeColor="text1"/>
          <w:sz w:val="16"/>
          <w:szCs w:val="16"/>
        </w:rPr>
        <w:t>Analytical and bioanalytical chemistry</w:t>
      </w:r>
      <w:r w:rsidRPr="00A87F28">
        <w:rPr>
          <w:noProof/>
          <w:color w:val="000000" w:themeColor="text1"/>
          <w:sz w:val="16"/>
          <w:szCs w:val="16"/>
        </w:rPr>
        <w:t>, 412(18), pp. 4447–4459.</w:t>
      </w:r>
    </w:p>
    <w:p w14:paraId="27B0B82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erwin, S., De Soto, B. G. and Adey, B. T. (2019) ‘Performance comparison for pipe failure prediction using artificial neural networks’, in </w:t>
      </w:r>
      <w:r w:rsidRPr="00A87F28">
        <w:rPr>
          <w:i/>
          <w:iCs/>
          <w:noProof/>
          <w:color w:val="000000" w:themeColor="text1"/>
          <w:sz w:val="16"/>
          <w:szCs w:val="16"/>
        </w:rPr>
        <w:t>Proc., 6th Int. Symp. on Life-Cycle Civil Engineering</w:t>
      </w:r>
      <w:r w:rsidRPr="00A87F28">
        <w:rPr>
          <w:noProof/>
          <w:color w:val="000000" w:themeColor="text1"/>
          <w:sz w:val="16"/>
          <w:szCs w:val="16"/>
        </w:rPr>
        <w:t>, pp. 1337–1342.</w:t>
      </w:r>
    </w:p>
    <w:p w14:paraId="41955F5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han, S. and Green, R. (2021) ‘Gravitational-wave surrogate models powered by artificial neural networks’, </w:t>
      </w:r>
      <w:r w:rsidRPr="00A87F28">
        <w:rPr>
          <w:i/>
          <w:iCs/>
          <w:noProof/>
          <w:color w:val="000000" w:themeColor="text1"/>
          <w:sz w:val="16"/>
          <w:szCs w:val="16"/>
        </w:rPr>
        <w:t>Physical Review D</w:t>
      </w:r>
      <w:r w:rsidRPr="00A87F28">
        <w:rPr>
          <w:noProof/>
          <w:color w:val="000000" w:themeColor="text1"/>
          <w:sz w:val="16"/>
          <w:szCs w:val="16"/>
        </w:rPr>
        <w:t>, 103(6), p. 64015.</w:t>
      </w:r>
    </w:p>
    <w:p w14:paraId="1A78A9F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im, D.-Y. and Fortado, B. (2021) ‘Outcomes of supply chain dependence asymmetry: a systematic review of the statistical evidence’, </w:t>
      </w:r>
      <w:r w:rsidRPr="00A87F28">
        <w:rPr>
          <w:i/>
          <w:iCs/>
          <w:noProof/>
          <w:color w:val="000000" w:themeColor="text1"/>
          <w:sz w:val="16"/>
          <w:szCs w:val="16"/>
        </w:rPr>
        <w:t xml:space="preserve">International </w:t>
      </w:r>
      <w:r w:rsidRPr="00A87F28">
        <w:rPr>
          <w:i/>
          <w:iCs/>
          <w:noProof/>
          <w:color w:val="000000" w:themeColor="text1"/>
          <w:sz w:val="16"/>
          <w:szCs w:val="16"/>
        </w:rPr>
        <w:lastRenderedPageBreak/>
        <w:t>Journal of Production Research</w:t>
      </w:r>
      <w:r w:rsidRPr="00A87F28">
        <w:rPr>
          <w:noProof/>
          <w:color w:val="000000" w:themeColor="text1"/>
          <w:sz w:val="16"/>
          <w:szCs w:val="16"/>
        </w:rPr>
        <w:t>, 59(19), pp. 5844–5866.</w:t>
      </w:r>
    </w:p>
    <w:p w14:paraId="74F23A4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oo, S., Shin, D. and Kim, C. (2021) ‘Application of principal component analysis approach to predict shear strength of reinforced concrete beams with stirrups’, </w:t>
      </w:r>
      <w:r w:rsidRPr="00A87F28">
        <w:rPr>
          <w:i/>
          <w:iCs/>
          <w:noProof/>
          <w:color w:val="000000" w:themeColor="text1"/>
          <w:sz w:val="16"/>
          <w:szCs w:val="16"/>
        </w:rPr>
        <w:t>Materials</w:t>
      </w:r>
      <w:r w:rsidRPr="00A87F28">
        <w:rPr>
          <w:noProof/>
          <w:color w:val="000000" w:themeColor="text1"/>
          <w:sz w:val="16"/>
          <w:szCs w:val="16"/>
        </w:rPr>
        <w:t>, 14(13), p. 3471.</w:t>
      </w:r>
    </w:p>
    <w:p w14:paraId="4D7FCA4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ochak, A. and Sharma, S., 2015. Demand forecasting using neural network for supply chain management. </w:t>
      </w:r>
      <w:r w:rsidRPr="00A87F28">
        <w:rPr>
          <w:i/>
          <w:iCs/>
          <w:noProof/>
          <w:color w:val="000000" w:themeColor="text1"/>
          <w:sz w:val="16"/>
          <w:szCs w:val="16"/>
        </w:rPr>
        <w:t>International journal of mechanical engineering and robotics research</w:t>
      </w:r>
      <w:r w:rsidRPr="00A87F28">
        <w:rPr>
          <w:noProof/>
          <w:color w:val="000000" w:themeColor="text1"/>
          <w:sz w:val="16"/>
          <w:szCs w:val="16"/>
        </w:rPr>
        <w:t>, 4(1), pp.96-104</w:t>
      </w:r>
    </w:p>
    <w:p w14:paraId="3A80981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Kramer, O., 2013. K-nearest neighbors. In </w:t>
      </w:r>
      <w:r w:rsidRPr="00A87F28">
        <w:rPr>
          <w:i/>
          <w:iCs/>
          <w:color w:val="000000" w:themeColor="text1"/>
          <w:sz w:val="16"/>
          <w:szCs w:val="16"/>
          <w:shd w:val="clear" w:color="auto" w:fill="FFFFFF"/>
        </w:rPr>
        <w:t>Dimensionality reduction with unsupervised nearest neighbors</w:t>
      </w:r>
      <w:r w:rsidRPr="00A87F28">
        <w:rPr>
          <w:color w:val="000000" w:themeColor="text1"/>
          <w:sz w:val="16"/>
          <w:szCs w:val="16"/>
          <w:shd w:val="clear" w:color="auto" w:fill="FFFFFF"/>
        </w:rPr>
        <w:t> (pp. 13-23). Springer, Berlin, Heidelberg.</w:t>
      </w:r>
    </w:p>
    <w:p w14:paraId="72581D1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Luo, T. and Yu, J. (2019) ‘Friends along supply chain and relationship-specific investments’, </w:t>
      </w:r>
      <w:r w:rsidRPr="00A87F28">
        <w:rPr>
          <w:i/>
          <w:iCs/>
          <w:noProof/>
          <w:color w:val="000000" w:themeColor="text1"/>
          <w:sz w:val="16"/>
          <w:szCs w:val="16"/>
        </w:rPr>
        <w:t>Review of Quantitative Finance and Accounting</w:t>
      </w:r>
      <w:r w:rsidRPr="00A87F28">
        <w:rPr>
          <w:noProof/>
          <w:color w:val="000000" w:themeColor="text1"/>
          <w:sz w:val="16"/>
          <w:szCs w:val="16"/>
        </w:rPr>
        <w:t>, 53(3), pp. 895–931.</w:t>
      </w:r>
    </w:p>
    <w:p w14:paraId="46D263BF" w14:textId="7C6B2840" w:rsidR="00DF5886" w:rsidRPr="00A87F28" w:rsidRDefault="003D7034" w:rsidP="0034413C">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 xml:space="preserve">Likas, A., Vlassis, </w:t>
      </w:r>
      <w:proofErr w:type="gramStart"/>
      <w:r w:rsidRPr="00A87F28">
        <w:rPr>
          <w:color w:val="000000" w:themeColor="text1"/>
          <w:sz w:val="16"/>
          <w:szCs w:val="16"/>
          <w:shd w:val="clear" w:color="auto" w:fill="FFFFFF"/>
        </w:rPr>
        <w:t>N.</w:t>
      </w:r>
      <w:proofErr w:type="gramEnd"/>
      <w:r w:rsidRPr="00A87F28">
        <w:rPr>
          <w:color w:val="000000" w:themeColor="text1"/>
          <w:sz w:val="16"/>
          <w:szCs w:val="16"/>
          <w:shd w:val="clear" w:color="auto" w:fill="FFFFFF"/>
        </w:rPr>
        <w:t xml:space="preserve"> and Verbeek, J.J., 2003. The global k-means clustering algorithm. </w:t>
      </w:r>
      <w:proofErr w:type="gramStart"/>
      <w:r w:rsidRPr="00A87F28">
        <w:rPr>
          <w:i/>
          <w:iCs/>
          <w:color w:val="000000" w:themeColor="text1"/>
          <w:sz w:val="16"/>
          <w:szCs w:val="16"/>
          <w:shd w:val="clear" w:color="auto" w:fill="FFFFFF"/>
        </w:rPr>
        <w:t>Pa</w:t>
      </w:r>
      <w:r w:rsidR="0034413C">
        <w:rPr>
          <w:i/>
          <w:iCs/>
          <w:color w:val="000000" w:themeColor="text1"/>
          <w:sz w:val="16"/>
          <w:szCs w:val="16"/>
          <w:shd w:val="clear" w:color="auto" w:fill="FFFFFF"/>
        </w:rPr>
        <w:t xml:space="preserve">  </w:t>
      </w:r>
      <w:r w:rsidR="00DF5886" w:rsidRPr="00A87F28">
        <w:rPr>
          <w:i/>
          <w:iCs/>
          <w:noProof/>
          <w:color w:val="000000" w:themeColor="text1"/>
          <w:sz w:val="16"/>
          <w:szCs w:val="16"/>
        </w:rPr>
        <w:t>ptics</w:t>
      </w:r>
      <w:proofErr w:type="gramEnd"/>
      <w:r w:rsidR="00DF5886" w:rsidRPr="00A87F28">
        <w:rPr>
          <w:i/>
          <w:iCs/>
          <w:noProof/>
          <w:color w:val="000000" w:themeColor="text1"/>
          <w:sz w:val="16"/>
          <w:szCs w:val="16"/>
        </w:rPr>
        <w:t xml:space="preserve"> express</w:t>
      </w:r>
      <w:r w:rsidR="00DF5886" w:rsidRPr="00A87F28">
        <w:rPr>
          <w:noProof/>
          <w:color w:val="000000" w:themeColor="text1"/>
          <w:sz w:val="16"/>
          <w:szCs w:val="16"/>
        </w:rPr>
        <w:t>, 27(5), pp. 7405–7425.</w:t>
      </w:r>
    </w:p>
    <w:p w14:paraId="10495E7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Lin, J. C.-W. </w:t>
      </w:r>
      <w:r w:rsidRPr="00A87F28">
        <w:rPr>
          <w:i/>
          <w:iCs/>
          <w:noProof/>
          <w:color w:val="000000" w:themeColor="text1"/>
          <w:sz w:val="16"/>
          <w:szCs w:val="16"/>
        </w:rPr>
        <w:t>et al.</w:t>
      </w:r>
      <w:r w:rsidRPr="00A87F28">
        <w:rPr>
          <w:noProof/>
          <w:color w:val="000000" w:themeColor="text1"/>
          <w:sz w:val="16"/>
          <w:szCs w:val="16"/>
        </w:rPr>
        <w:t xml:space="preserve"> (2021) ‘ASRNN: A recurrent neural network with an attention model for sequence labeling’, </w:t>
      </w:r>
      <w:r w:rsidRPr="00A87F28">
        <w:rPr>
          <w:i/>
          <w:iCs/>
          <w:noProof/>
          <w:color w:val="000000" w:themeColor="text1"/>
          <w:sz w:val="16"/>
          <w:szCs w:val="16"/>
        </w:rPr>
        <w:t>Knowledge-Based Systems</w:t>
      </w:r>
      <w:r w:rsidRPr="00A87F28">
        <w:rPr>
          <w:noProof/>
          <w:color w:val="000000" w:themeColor="text1"/>
          <w:sz w:val="16"/>
          <w:szCs w:val="16"/>
        </w:rPr>
        <w:t>, 212, p. 106548.</w:t>
      </w:r>
    </w:p>
    <w:p w14:paraId="1D6E745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kridakis, S. and Hibon, M. (2000) ‘The M3-Competition: results, conclusions and implications’, </w:t>
      </w:r>
      <w:r w:rsidRPr="00A87F28">
        <w:rPr>
          <w:i/>
          <w:iCs/>
          <w:noProof/>
          <w:color w:val="000000" w:themeColor="text1"/>
          <w:sz w:val="16"/>
          <w:szCs w:val="16"/>
        </w:rPr>
        <w:t>International journal of forecasting</w:t>
      </w:r>
      <w:r w:rsidRPr="00A87F28">
        <w:rPr>
          <w:noProof/>
          <w:color w:val="000000" w:themeColor="text1"/>
          <w:sz w:val="16"/>
          <w:szCs w:val="16"/>
        </w:rPr>
        <w:t>, 16(4), pp. 451–476.</w:t>
      </w:r>
    </w:p>
    <w:p w14:paraId="31717CAE"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kridakis, S., Spiliotis, E. and Assimakopoulos, V. (2020) ‘The M4 Competition: 100,000 time series and 61 forecasting methods’, </w:t>
      </w:r>
      <w:r w:rsidRPr="00A87F28">
        <w:rPr>
          <w:i/>
          <w:iCs/>
          <w:noProof/>
          <w:color w:val="000000" w:themeColor="text1"/>
          <w:sz w:val="16"/>
          <w:szCs w:val="16"/>
        </w:rPr>
        <w:t>International Journal of Forecasting</w:t>
      </w:r>
      <w:r w:rsidRPr="00A87F28">
        <w:rPr>
          <w:noProof/>
          <w:color w:val="000000" w:themeColor="text1"/>
          <w:sz w:val="16"/>
          <w:szCs w:val="16"/>
        </w:rPr>
        <w:t>, 36(1), pp. 54–74.</w:t>
      </w:r>
    </w:p>
    <w:p w14:paraId="69C8E19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sciotta, M. G. </w:t>
      </w:r>
      <w:r w:rsidRPr="00A87F28">
        <w:rPr>
          <w:i/>
          <w:iCs/>
          <w:noProof/>
          <w:color w:val="000000" w:themeColor="text1"/>
          <w:sz w:val="16"/>
          <w:szCs w:val="16"/>
        </w:rPr>
        <w:t>et al.</w:t>
      </w:r>
      <w:r w:rsidRPr="00A87F28">
        <w:rPr>
          <w:noProof/>
          <w:color w:val="000000" w:themeColor="text1"/>
          <w:sz w:val="16"/>
          <w:szCs w:val="16"/>
        </w:rPr>
        <w:t xml:space="preserve"> (2019) ‘An overview on structural health monitoring: From the current state-of-the-art to new bio-inspired sensing paradigms’.</w:t>
      </w:r>
    </w:p>
    <w:p w14:paraId="5A8381D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entzer, J. T. </w:t>
      </w:r>
      <w:r w:rsidRPr="00A87F28">
        <w:rPr>
          <w:i/>
          <w:iCs/>
          <w:noProof/>
          <w:color w:val="000000" w:themeColor="text1"/>
          <w:sz w:val="16"/>
          <w:szCs w:val="16"/>
        </w:rPr>
        <w:t>et al.</w:t>
      </w:r>
      <w:r w:rsidRPr="00A87F28">
        <w:rPr>
          <w:noProof/>
          <w:color w:val="000000" w:themeColor="text1"/>
          <w:sz w:val="16"/>
          <w:szCs w:val="16"/>
        </w:rPr>
        <w:t xml:space="preserve"> (2001) ‘Defining supply chain management’, </w:t>
      </w:r>
      <w:r w:rsidRPr="00A87F28">
        <w:rPr>
          <w:i/>
          <w:iCs/>
          <w:noProof/>
          <w:color w:val="000000" w:themeColor="text1"/>
          <w:sz w:val="16"/>
          <w:szCs w:val="16"/>
        </w:rPr>
        <w:t>Journal of Business logistics</w:t>
      </w:r>
      <w:r w:rsidRPr="00A87F28">
        <w:rPr>
          <w:noProof/>
          <w:color w:val="000000" w:themeColor="text1"/>
          <w:sz w:val="16"/>
          <w:szCs w:val="16"/>
        </w:rPr>
        <w:t>, 22(2), pp. 1–25.</w:t>
      </w:r>
    </w:p>
    <w:p w14:paraId="021A394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ogale, D. G., Kumar, S. K. and Tiwari, M. K. (2020) ‘Green food supply chain design considering risk and post-harvest losses: A case study’, </w:t>
      </w:r>
      <w:r w:rsidRPr="00A87F28">
        <w:rPr>
          <w:i/>
          <w:iCs/>
          <w:noProof/>
          <w:color w:val="000000" w:themeColor="text1"/>
          <w:sz w:val="16"/>
          <w:szCs w:val="16"/>
        </w:rPr>
        <w:t>Annals of Operations Research</w:t>
      </w:r>
      <w:r w:rsidRPr="00A87F28">
        <w:rPr>
          <w:noProof/>
          <w:color w:val="000000" w:themeColor="text1"/>
          <w:sz w:val="16"/>
          <w:szCs w:val="16"/>
        </w:rPr>
        <w:t>, 295(1), pp. 257–284.</w:t>
      </w:r>
    </w:p>
    <w:p w14:paraId="4315316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oghar, A. and Hamiche, M. (2020) ‘Stock market prediction using LSTM recurrent neural network’, </w:t>
      </w:r>
      <w:r w:rsidRPr="00A87F28">
        <w:rPr>
          <w:i/>
          <w:iCs/>
          <w:noProof/>
          <w:color w:val="000000" w:themeColor="text1"/>
          <w:sz w:val="16"/>
          <w:szCs w:val="16"/>
        </w:rPr>
        <w:t>Procedia Computer Science</w:t>
      </w:r>
      <w:r w:rsidRPr="00A87F28">
        <w:rPr>
          <w:noProof/>
          <w:color w:val="000000" w:themeColor="text1"/>
          <w:sz w:val="16"/>
          <w:szCs w:val="16"/>
        </w:rPr>
        <w:t>, 170, pp. 1168–1173.</w:t>
      </w:r>
    </w:p>
    <w:p w14:paraId="1F148AD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ugnini, A. </w:t>
      </w:r>
      <w:r w:rsidRPr="00A87F28">
        <w:rPr>
          <w:i/>
          <w:iCs/>
          <w:noProof/>
          <w:color w:val="000000" w:themeColor="text1"/>
          <w:sz w:val="16"/>
          <w:szCs w:val="16"/>
        </w:rPr>
        <w:t>et al.</w:t>
      </w:r>
      <w:r w:rsidRPr="00A87F28">
        <w:rPr>
          <w:noProof/>
          <w:color w:val="000000" w:themeColor="text1"/>
          <w:sz w:val="16"/>
          <w:szCs w:val="16"/>
        </w:rPr>
        <w:t xml:space="preserve"> (2020) ‘Performance assessment of data-driven and physical-based models to predict building energy demand in model predictive controls’, </w:t>
      </w:r>
      <w:r w:rsidRPr="00A87F28">
        <w:rPr>
          <w:i/>
          <w:iCs/>
          <w:noProof/>
          <w:color w:val="000000" w:themeColor="text1"/>
          <w:sz w:val="16"/>
          <w:szCs w:val="16"/>
        </w:rPr>
        <w:t>Energies</w:t>
      </w:r>
      <w:r w:rsidRPr="00A87F28">
        <w:rPr>
          <w:noProof/>
          <w:color w:val="000000" w:themeColor="text1"/>
          <w:sz w:val="16"/>
          <w:szCs w:val="16"/>
        </w:rPr>
        <w:t>, 13(12), p. 3125.</w:t>
      </w:r>
    </w:p>
    <w:p w14:paraId="721E5B5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ukherjee, S., Osuna, E. and Girosi, F. (1997) ‘Nonlinear prediction of chaotic time series using support vector machines’, in </w:t>
      </w:r>
      <w:r w:rsidRPr="00A87F28">
        <w:rPr>
          <w:i/>
          <w:iCs/>
          <w:noProof/>
          <w:color w:val="000000" w:themeColor="text1"/>
          <w:sz w:val="16"/>
          <w:szCs w:val="16"/>
        </w:rPr>
        <w:t>Neural Networks for Signal Processing VII. Proceedings of the 1997 IEEE Signal Processing Society Workshop</w:t>
      </w:r>
      <w:r w:rsidRPr="00A87F28">
        <w:rPr>
          <w:noProof/>
          <w:color w:val="000000" w:themeColor="text1"/>
          <w:sz w:val="16"/>
          <w:szCs w:val="16"/>
        </w:rPr>
        <w:t>, pp. 511–520.</w:t>
      </w:r>
    </w:p>
    <w:p w14:paraId="11A2727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üller, K.-R. </w:t>
      </w:r>
      <w:r w:rsidRPr="00A87F28">
        <w:rPr>
          <w:i/>
          <w:iCs/>
          <w:noProof/>
          <w:color w:val="000000" w:themeColor="text1"/>
          <w:sz w:val="16"/>
          <w:szCs w:val="16"/>
        </w:rPr>
        <w:t>et al.</w:t>
      </w:r>
      <w:r w:rsidRPr="00A87F28">
        <w:rPr>
          <w:noProof/>
          <w:color w:val="000000" w:themeColor="text1"/>
          <w:sz w:val="16"/>
          <w:szCs w:val="16"/>
        </w:rPr>
        <w:t xml:space="preserve"> (2018) ‘An introduction to kernel-based learning algorithms’, in </w:t>
      </w:r>
      <w:r w:rsidRPr="00A87F28">
        <w:rPr>
          <w:i/>
          <w:iCs/>
          <w:noProof/>
          <w:color w:val="000000" w:themeColor="text1"/>
          <w:sz w:val="16"/>
          <w:szCs w:val="16"/>
        </w:rPr>
        <w:t>Handbook of Neural Network Signal Processing</w:t>
      </w:r>
      <w:r w:rsidRPr="00A87F28">
        <w:rPr>
          <w:noProof/>
          <w:color w:val="000000" w:themeColor="text1"/>
          <w:sz w:val="16"/>
          <w:szCs w:val="16"/>
        </w:rPr>
        <w:t>. CRC Press, pp. 1–4.</w:t>
      </w:r>
    </w:p>
    <w:p w14:paraId="200E2E0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rPr>
        <w:t>MathWorks, I. 2000. Using MATLAB, Version 6, MathWorks, Inc</w:t>
      </w:r>
    </w:p>
    <w:p w14:paraId="06ED102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e Oliveira Neto, R. R. </w:t>
      </w:r>
      <w:r w:rsidRPr="00A87F28">
        <w:rPr>
          <w:i/>
          <w:iCs/>
          <w:noProof/>
          <w:color w:val="000000" w:themeColor="text1"/>
          <w:sz w:val="16"/>
          <w:szCs w:val="16"/>
        </w:rPr>
        <w:t>et al.</w:t>
      </w:r>
      <w:r w:rsidRPr="00A87F28">
        <w:rPr>
          <w:noProof/>
          <w:color w:val="000000" w:themeColor="text1"/>
          <w:sz w:val="16"/>
          <w:szCs w:val="16"/>
        </w:rPr>
        <w:t xml:space="preserve"> (2022) ‘Estimation of Eucalyptus productivity using efficient artificial neural network’, </w:t>
      </w:r>
      <w:r w:rsidRPr="00A87F28">
        <w:rPr>
          <w:i/>
          <w:iCs/>
          <w:noProof/>
          <w:color w:val="000000" w:themeColor="text1"/>
          <w:sz w:val="16"/>
          <w:szCs w:val="16"/>
        </w:rPr>
        <w:t>European Journal of Forest Research</w:t>
      </w:r>
      <w:r w:rsidRPr="00A87F28">
        <w:rPr>
          <w:noProof/>
          <w:color w:val="000000" w:themeColor="text1"/>
          <w:sz w:val="16"/>
          <w:szCs w:val="16"/>
        </w:rPr>
        <w:t>, 141(1), pp. 129–151.</w:t>
      </w:r>
    </w:p>
    <w:p w14:paraId="4F90E79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lagi, L. </w:t>
      </w:r>
      <w:r w:rsidRPr="00A87F28">
        <w:rPr>
          <w:i/>
          <w:iCs/>
          <w:noProof/>
          <w:color w:val="000000" w:themeColor="text1"/>
          <w:sz w:val="16"/>
          <w:szCs w:val="16"/>
        </w:rPr>
        <w:t>et al.</w:t>
      </w:r>
      <w:r w:rsidRPr="00A87F28">
        <w:rPr>
          <w:noProof/>
          <w:color w:val="000000" w:themeColor="text1"/>
          <w:sz w:val="16"/>
          <w:szCs w:val="16"/>
        </w:rPr>
        <w:t xml:space="preserve"> (2019) ‘Machine Learning for the prediction of the dynamic behavior of a small scale ORC system’, </w:t>
      </w:r>
      <w:r w:rsidRPr="00A87F28">
        <w:rPr>
          <w:i/>
          <w:iCs/>
          <w:noProof/>
          <w:color w:val="000000" w:themeColor="text1"/>
          <w:sz w:val="16"/>
          <w:szCs w:val="16"/>
        </w:rPr>
        <w:t>Energy</w:t>
      </w:r>
      <w:r w:rsidRPr="00A87F28">
        <w:rPr>
          <w:noProof/>
          <w:color w:val="000000" w:themeColor="text1"/>
          <w:sz w:val="16"/>
          <w:szCs w:val="16"/>
        </w:rPr>
        <w:t>, 166, pp. 72–82.</w:t>
      </w:r>
    </w:p>
    <w:p w14:paraId="051102F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ng, Z., Niu, F. and O’Neill, Z. (2020) ‘Solar radiation prediction using recurrent neural network and artificial neural network: A case study with comparisons’, </w:t>
      </w:r>
      <w:r w:rsidRPr="00A87F28">
        <w:rPr>
          <w:i/>
          <w:iCs/>
          <w:noProof/>
          <w:color w:val="000000" w:themeColor="text1"/>
          <w:sz w:val="16"/>
          <w:szCs w:val="16"/>
        </w:rPr>
        <w:t>Renewable Energy</w:t>
      </w:r>
      <w:r w:rsidRPr="00A87F28">
        <w:rPr>
          <w:noProof/>
          <w:color w:val="000000" w:themeColor="text1"/>
          <w:sz w:val="16"/>
          <w:szCs w:val="16"/>
        </w:rPr>
        <w:t>, 156, pp. 279–289.</w:t>
      </w:r>
    </w:p>
    <w:p w14:paraId="78AA99C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pacharalampous, G. </w:t>
      </w:r>
      <w:r w:rsidRPr="00A87F28">
        <w:rPr>
          <w:i/>
          <w:iCs/>
          <w:noProof/>
          <w:color w:val="000000" w:themeColor="text1"/>
          <w:sz w:val="16"/>
          <w:szCs w:val="16"/>
        </w:rPr>
        <w:t>et al.</w:t>
      </w:r>
      <w:r w:rsidRPr="00A87F28">
        <w:rPr>
          <w:noProof/>
          <w:color w:val="000000" w:themeColor="text1"/>
          <w:sz w:val="16"/>
          <w:szCs w:val="16"/>
        </w:rPr>
        <w:t xml:space="preserve"> (2022) ‘Massive feature extraction for explaining and foretelling hydroclimatic time series forecastability at the global scale’, </w:t>
      </w:r>
      <w:r w:rsidRPr="00A87F28">
        <w:rPr>
          <w:i/>
          <w:iCs/>
          <w:noProof/>
          <w:color w:val="000000" w:themeColor="text1"/>
          <w:sz w:val="16"/>
          <w:szCs w:val="16"/>
        </w:rPr>
        <w:t>Geoscience Frontiers</w:t>
      </w:r>
      <w:r w:rsidRPr="00A87F28">
        <w:rPr>
          <w:noProof/>
          <w:color w:val="000000" w:themeColor="text1"/>
          <w:sz w:val="16"/>
          <w:szCs w:val="16"/>
        </w:rPr>
        <w:t>, 13(3), p. 101349.</w:t>
      </w:r>
    </w:p>
    <w:p w14:paraId="43DAA3B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Plus, S. (2002) ‘Markets, Basic Statistics, Date and Time Management’.</w:t>
      </w:r>
    </w:p>
    <w:p w14:paraId="35C85CE8" w14:textId="77777777" w:rsidR="003D7034" w:rsidRPr="00A87F28" w:rsidRDefault="003D7034" w:rsidP="003D7034">
      <w:pPr>
        <w:widowControl w:val="0"/>
        <w:autoSpaceDE w:val="0"/>
        <w:autoSpaceDN w:val="0"/>
        <w:adjustRightInd w:val="0"/>
        <w:spacing w:after="40"/>
        <w:jc w:val="both"/>
        <w:rPr>
          <w:color w:val="000000" w:themeColor="text1"/>
          <w:sz w:val="16"/>
          <w:szCs w:val="16"/>
          <w:shd w:val="clear" w:color="auto" w:fill="FFFFFF"/>
        </w:rPr>
      </w:pPr>
      <w:r w:rsidRPr="00A87F28">
        <w:rPr>
          <w:color w:val="000000" w:themeColor="text1"/>
          <w:sz w:val="16"/>
          <w:szCs w:val="16"/>
          <w:shd w:val="clear" w:color="auto" w:fill="FFFFFF"/>
        </w:rPr>
        <w:t>Pang, Q., Yang, T., Li, M. and Shen, Y., 2017. A fuzzy-grey multicriteria decision making approach for green supplier selection in low-carbon supply chain. </w:t>
      </w:r>
      <w:r w:rsidRPr="00A87F28">
        <w:rPr>
          <w:i/>
          <w:iCs/>
          <w:color w:val="000000" w:themeColor="text1"/>
          <w:sz w:val="16"/>
          <w:szCs w:val="16"/>
          <w:shd w:val="clear" w:color="auto" w:fill="FFFFFF"/>
        </w:rPr>
        <w:t>Mathematical Problems in Engineering</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017</w:t>
      </w:r>
      <w:r w:rsidRPr="00A87F28">
        <w:rPr>
          <w:color w:val="000000" w:themeColor="text1"/>
          <w:sz w:val="16"/>
          <w:szCs w:val="16"/>
          <w:shd w:val="clear" w:color="auto" w:fill="FFFFFF"/>
        </w:rPr>
        <w:t>.</w:t>
      </w:r>
    </w:p>
    <w:p w14:paraId="62A1028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55EBC5F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Quaranta, G., Lacarbonara, W. and Masri, S. F. (2020) ‘A review on computational intelligence for identification of nonlinear dynamical systems’, </w:t>
      </w:r>
      <w:r w:rsidRPr="00A87F28">
        <w:rPr>
          <w:i/>
          <w:iCs/>
          <w:noProof/>
          <w:color w:val="000000" w:themeColor="text1"/>
          <w:sz w:val="16"/>
          <w:szCs w:val="16"/>
        </w:rPr>
        <w:t>Nonlinear Dynamics</w:t>
      </w:r>
      <w:r w:rsidRPr="00A87F28">
        <w:rPr>
          <w:noProof/>
          <w:color w:val="000000" w:themeColor="text1"/>
          <w:sz w:val="16"/>
          <w:szCs w:val="16"/>
        </w:rPr>
        <w:t>, 99(2), pp. 1709–1761.</w:t>
      </w:r>
    </w:p>
    <w:p w14:paraId="51179B4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11AC01B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iahi, Y. </w:t>
      </w:r>
      <w:r w:rsidRPr="00A87F28">
        <w:rPr>
          <w:i/>
          <w:iCs/>
          <w:noProof/>
          <w:color w:val="000000" w:themeColor="text1"/>
          <w:sz w:val="16"/>
          <w:szCs w:val="16"/>
        </w:rPr>
        <w:t>et al.</w:t>
      </w:r>
      <w:r w:rsidRPr="00A87F28">
        <w:rPr>
          <w:noProof/>
          <w:color w:val="000000" w:themeColor="text1"/>
          <w:sz w:val="16"/>
          <w:szCs w:val="16"/>
        </w:rPr>
        <w:t xml:space="preserve"> (2021) ‘Artificial intelligence applications in supply chain: A descriptive bibliometric analysis and future research directions’, </w:t>
      </w:r>
      <w:r w:rsidRPr="00A87F28">
        <w:rPr>
          <w:i/>
          <w:iCs/>
          <w:noProof/>
          <w:color w:val="000000" w:themeColor="text1"/>
          <w:sz w:val="16"/>
          <w:szCs w:val="16"/>
        </w:rPr>
        <w:t>Expert Systems with Applications</w:t>
      </w:r>
      <w:r w:rsidRPr="00A87F28">
        <w:rPr>
          <w:noProof/>
          <w:color w:val="000000" w:themeColor="text1"/>
          <w:sz w:val="16"/>
          <w:szCs w:val="16"/>
        </w:rPr>
        <w:t>, 173, p. 114702.</w:t>
      </w:r>
    </w:p>
    <w:p w14:paraId="0ECB12BE"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obinson, J.L. </w:t>
      </w:r>
      <w:r w:rsidRPr="00A87F28">
        <w:rPr>
          <w:i/>
          <w:iCs/>
          <w:noProof/>
          <w:color w:val="000000" w:themeColor="text1"/>
          <w:sz w:val="16"/>
          <w:szCs w:val="16"/>
        </w:rPr>
        <w:t>et al.</w:t>
      </w:r>
      <w:r w:rsidRPr="00A87F28">
        <w:rPr>
          <w:noProof/>
          <w:color w:val="000000" w:themeColor="text1"/>
          <w:sz w:val="16"/>
          <w:szCs w:val="16"/>
        </w:rPr>
        <w:t xml:space="preserve"> (2018) ‘Achieving integration: a dual pathway model of supply chain orientation and organizational identification’, </w:t>
      </w:r>
      <w:r w:rsidRPr="00A87F28">
        <w:rPr>
          <w:i/>
          <w:iCs/>
          <w:noProof/>
          <w:color w:val="000000" w:themeColor="text1"/>
          <w:sz w:val="16"/>
          <w:szCs w:val="16"/>
        </w:rPr>
        <w:t>The International Journal of Logistics Management</w:t>
      </w:r>
      <w:r w:rsidRPr="00A87F28">
        <w:rPr>
          <w:noProof/>
          <w:color w:val="000000" w:themeColor="text1"/>
          <w:sz w:val="16"/>
          <w:szCs w:val="16"/>
        </w:rPr>
        <w:t>, 29(4), pp. 1306–1324.</w:t>
      </w:r>
    </w:p>
    <w:p w14:paraId="1F9AB228"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umelhart, D.E., Hinton, G.E. and Williams, R.J., 1985. Learning internal representations by error propagation. </w:t>
      </w:r>
      <w:r w:rsidRPr="00A87F28">
        <w:rPr>
          <w:i/>
          <w:iCs/>
          <w:noProof/>
          <w:color w:val="000000" w:themeColor="text1"/>
          <w:sz w:val="16"/>
          <w:szCs w:val="16"/>
        </w:rPr>
        <w:t xml:space="preserve">California Univ San Diego La Jolla </w:t>
      </w:r>
      <w:r w:rsidRPr="00A87F28">
        <w:rPr>
          <w:i/>
          <w:iCs/>
          <w:noProof/>
          <w:color w:val="000000" w:themeColor="text1"/>
          <w:sz w:val="16"/>
          <w:szCs w:val="16"/>
        </w:rPr>
        <w:t>Inst for Cognitive Science</w:t>
      </w:r>
      <w:r w:rsidRPr="00A87F28">
        <w:rPr>
          <w:noProof/>
          <w:color w:val="000000" w:themeColor="text1"/>
          <w:sz w:val="16"/>
          <w:szCs w:val="16"/>
        </w:rPr>
        <w:t>.</w:t>
      </w:r>
    </w:p>
    <w:p w14:paraId="0CB165A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andiligama, S. M. C. M. </w:t>
      </w:r>
      <w:r w:rsidRPr="00A87F28">
        <w:rPr>
          <w:i/>
          <w:iCs/>
          <w:noProof/>
          <w:color w:val="000000" w:themeColor="text1"/>
          <w:sz w:val="16"/>
          <w:szCs w:val="16"/>
        </w:rPr>
        <w:t>et al.</w:t>
      </w:r>
      <w:r w:rsidRPr="00A87F28">
        <w:rPr>
          <w:noProof/>
          <w:color w:val="000000" w:themeColor="text1"/>
          <w:sz w:val="16"/>
          <w:szCs w:val="16"/>
        </w:rPr>
        <w:t xml:space="preserve"> (2021) ‘Damage assessment in hyperbolic cooling towers using mode shape curvature and artificial neural networks’, </w:t>
      </w:r>
      <w:r w:rsidRPr="00A87F28">
        <w:rPr>
          <w:i/>
          <w:iCs/>
          <w:noProof/>
          <w:color w:val="000000" w:themeColor="text1"/>
          <w:sz w:val="16"/>
          <w:szCs w:val="16"/>
        </w:rPr>
        <w:t>Engineering Failure Analysis</w:t>
      </w:r>
      <w:r w:rsidRPr="00A87F28">
        <w:rPr>
          <w:noProof/>
          <w:color w:val="000000" w:themeColor="text1"/>
          <w:sz w:val="16"/>
          <w:szCs w:val="16"/>
        </w:rPr>
        <w:t>, 129, p. 105728.</w:t>
      </w:r>
    </w:p>
    <w:p w14:paraId="0C9659B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athod, U. H., Kulkarni, V. and Saha, U. K. (2022) ‘On the Application of Machine Learning in Savonius Wind Turbine Technology: An Estimation of Turbine Performance Using Artificial Neural Network and Genetic Expression Programming’, </w:t>
      </w:r>
      <w:r w:rsidRPr="00A87F28">
        <w:rPr>
          <w:i/>
          <w:iCs/>
          <w:noProof/>
          <w:color w:val="000000" w:themeColor="text1"/>
          <w:sz w:val="16"/>
          <w:szCs w:val="16"/>
        </w:rPr>
        <w:t>Journal of Energy Resources Technology</w:t>
      </w:r>
      <w:r w:rsidRPr="00A87F28">
        <w:rPr>
          <w:noProof/>
          <w:color w:val="000000" w:themeColor="text1"/>
          <w:sz w:val="16"/>
          <w:szCs w:val="16"/>
        </w:rPr>
        <w:t>, 144(6).</w:t>
      </w:r>
    </w:p>
    <w:p w14:paraId="6171C10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omera, Á. J., Neal, M. and Bos, B. (2019) ‘Use of reflexive interactive design to address challenges to New Zealand dairy farming’, </w:t>
      </w:r>
      <w:r w:rsidRPr="00A87F28">
        <w:rPr>
          <w:i/>
          <w:iCs/>
          <w:noProof/>
          <w:color w:val="000000" w:themeColor="text1"/>
          <w:sz w:val="16"/>
          <w:szCs w:val="16"/>
        </w:rPr>
        <w:t>Animal Production Science</w:t>
      </w:r>
      <w:r w:rsidRPr="00A87F28">
        <w:rPr>
          <w:noProof/>
          <w:color w:val="000000" w:themeColor="text1"/>
          <w:sz w:val="16"/>
          <w:szCs w:val="16"/>
        </w:rPr>
        <w:t>, 60(1), pp. 121–126.</w:t>
      </w:r>
    </w:p>
    <w:p w14:paraId="640631A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cholkopf, B. </w:t>
      </w:r>
      <w:r w:rsidRPr="00A87F28">
        <w:rPr>
          <w:i/>
          <w:iCs/>
          <w:noProof/>
          <w:color w:val="000000" w:themeColor="text1"/>
          <w:sz w:val="16"/>
          <w:szCs w:val="16"/>
        </w:rPr>
        <w:t>et al.</w:t>
      </w:r>
      <w:r w:rsidRPr="00A87F28">
        <w:rPr>
          <w:noProof/>
          <w:color w:val="000000" w:themeColor="text1"/>
          <w:sz w:val="16"/>
          <w:szCs w:val="16"/>
        </w:rPr>
        <w:t xml:space="preserve"> (1997) ‘Comparing support vector machines with Gaussian kernels to radial basis function classifiers’, </w:t>
      </w:r>
      <w:r w:rsidRPr="00A87F28">
        <w:rPr>
          <w:i/>
          <w:iCs/>
          <w:noProof/>
          <w:color w:val="000000" w:themeColor="text1"/>
          <w:sz w:val="16"/>
          <w:szCs w:val="16"/>
        </w:rPr>
        <w:t>IEEE transactions on Signal Processing</w:t>
      </w:r>
      <w:r w:rsidRPr="00A87F28">
        <w:rPr>
          <w:noProof/>
          <w:color w:val="000000" w:themeColor="text1"/>
          <w:sz w:val="16"/>
          <w:szCs w:val="16"/>
        </w:rPr>
        <w:t>, 45(11), pp. 2758–2765.</w:t>
      </w:r>
    </w:p>
    <w:p w14:paraId="5CABE24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hiri Tabarestani, E. and Afzalimehr, H. (2021) ‘Artificial neural network and multi-criteria decision-making models for flood simulation in GIS: Mazandaran Province, Iran’, </w:t>
      </w:r>
      <w:r w:rsidRPr="00A87F28">
        <w:rPr>
          <w:i/>
          <w:iCs/>
          <w:noProof/>
          <w:color w:val="000000" w:themeColor="text1"/>
          <w:sz w:val="16"/>
          <w:szCs w:val="16"/>
        </w:rPr>
        <w:t>Stochastic Environmental Research and Risk Assessment</w:t>
      </w:r>
      <w:r w:rsidRPr="00A87F28">
        <w:rPr>
          <w:noProof/>
          <w:color w:val="000000" w:themeColor="text1"/>
          <w:sz w:val="16"/>
          <w:szCs w:val="16"/>
        </w:rPr>
        <w:t>, 35(12), pp. 2439–2457.</w:t>
      </w:r>
    </w:p>
    <w:p w14:paraId="4913CADA"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inline, J. M. </w:t>
      </w:r>
      <w:r w:rsidRPr="00A87F28">
        <w:rPr>
          <w:i/>
          <w:iCs/>
          <w:noProof/>
          <w:color w:val="000000" w:themeColor="text1"/>
          <w:sz w:val="16"/>
          <w:szCs w:val="16"/>
        </w:rPr>
        <w:t>et al.</w:t>
      </w:r>
      <w:r w:rsidRPr="00A87F28">
        <w:rPr>
          <w:noProof/>
          <w:color w:val="000000" w:themeColor="text1"/>
          <w:sz w:val="16"/>
          <w:szCs w:val="16"/>
        </w:rPr>
        <w:t xml:space="preserve"> (2018) ‘Superconducting optoelectronic neurons III: Synaptic plasticity’, </w:t>
      </w:r>
      <w:r w:rsidRPr="00A87F28">
        <w:rPr>
          <w:i/>
          <w:iCs/>
          <w:noProof/>
          <w:color w:val="000000" w:themeColor="text1"/>
          <w:sz w:val="16"/>
          <w:szCs w:val="16"/>
        </w:rPr>
        <w:t>arXiv preprint arXiv:1805.01937</w:t>
      </w:r>
      <w:r w:rsidRPr="00A87F28">
        <w:rPr>
          <w:noProof/>
          <w:color w:val="000000" w:themeColor="text1"/>
          <w:sz w:val="16"/>
          <w:szCs w:val="16"/>
        </w:rPr>
        <w:t>.</w:t>
      </w:r>
    </w:p>
    <w:p w14:paraId="1759F4F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ng, K. </w:t>
      </w:r>
      <w:r w:rsidRPr="00A87F28">
        <w:rPr>
          <w:i/>
          <w:iCs/>
          <w:noProof/>
          <w:color w:val="000000" w:themeColor="text1"/>
          <w:sz w:val="16"/>
          <w:szCs w:val="16"/>
        </w:rPr>
        <w:t>et al.</w:t>
      </w:r>
      <w:r w:rsidRPr="00A87F28">
        <w:rPr>
          <w:noProof/>
          <w:color w:val="000000" w:themeColor="text1"/>
          <w:sz w:val="16"/>
          <w:szCs w:val="16"/>
        </w:rPr>
        <w:t xml:space="preserve"> (2021) ‘Haze prediction model using deep recurrent neural network’, </w:t>
      </w:r>
      <w:r w:rsidRPr="00A87F28">
        <w:rPr>
          <w:i/>
          <w:iCs/>
          <w:noProof/>
          <w:color w:val="000000" w:themeColor="text1"/>
          <w:sz w:val="16"/>
          <w:szCs w:val="16"/>
        </w:rPr>
        <w:t>Atmosphere</w:t>
      </w:r>
      <w:r w:rsidRPr="00A87F28">
        <w:rPr>
          <w:noProof/>
          <w:color w:val="000000" w:themeColor="text1"/>
          <w:sz w:val="16"/>
          <w:szCs w:val="16"/>
        </w:rPr>
        <w:t>, 12(12), p. 1625.</w:t>
      </w:r>
    </w:p>
    <w:p w14:paraId="7117BDE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rfuddin, A. A., Tihami, M. N. and Islam, M. S. (2018) ‘A deep recurrent neural network with bilstm model for sentiment classification’, in </w:t>
      </w:r>
      <w:r w:rsidRPr="00A87F28">
        <w:rPr>
          <w:i/>
          <w:iCs/>
          <w:noProof/>
          <w:color w:val="000000" w:themeColor="text1"/>
          <w:sz w:val="16"/>
          <w:szCs w:val="16"/>
        </w:rPr>
        <w:t>2018 International conference on Bangla speech and language processing (ICBSLP)</w:t>
      </w:r>
      <w:r w:rsidRPr="00A87F28">
        <w:rPr>
          <w:noProof/>
          <w:color w:val="000000" w:themeColor="text1"/>
          <w:sz w:val="16"/>
          <w:szCs w:val="16"/>
        </w:rPr>
        <w:t>, pp. 1–4.</w:t>
      </w:r>
    </w:p>
    <w:p w14:paraId="36DC879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en, Z., Bao, W. and Huang, D.-S. (2018) ‘Recurrent neural network for predicting transcription factor binding sites’, </w:t>
      </w:r>
      <w:r w:rsidRPr="00A87F28">
        <w:rPr>
          <w:i/>
          <w:iCs/>
          <w:noProof/>
          <w:color w:val="000000" w:themeColor="text1"/>
          <w:sz w:val="16"/>
          <w:szCs w:val="16"/>
        </w:rPr>
        <w:t>Scientific reports</w:t>
      </w:r>
      <w:r w:rsidRPr="00A87F28">
        <w:rPr>
          <w:noProof/>
          <w:color w:val="000000" w:themeColor="text1"/>
          <w:sz w:val="16"/>
          <w:szCs w:val="16"/>
        </w:rPr>
        <w:t>, 8(1), pp. 1–10.</w:t>
      </w:r>
    </w:p>
    <w:p w14:paraId="454B0C9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ong, G. and Song, S. (2021) ‘Fostering supply chain integration in omni-channel retailing through human resource factors: empirical study in China’s market’, </w:t>
      </w:r>
      <w:r w:rsidRPr="00A87F28">
        <w:rPr>
          <w:i/>
          <w:iCs/>
          <w:noProof/>
          <w:color w:val="000000" w:themeColor="text1"/>
          <w:sz w:val="16"/>
          <w:szCs w:val="16"/>
        </w:rPr>
        <w:t>International Journal of Logistics Research and Applications</w:t>
      </w:r>
      <w:r w:rsidRPr="00A87F28">
        <w:rPr>
          <w:noProof/>
          <w:color w:val="000000" w:themeColor="text1"/>
          <w:sz w:val="16"/>
          <w:szCs w:val="16"/>
        </w:rPr>
        <w:t>, 24(1), pp. 1–22.</w:t>
      </w:r>
    </w:p>
    <w:p w14:paraId="6B2DE68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Song, Y.Y. and Ying, L.U., 2015. Decision tree methods: applications for classification and prediction. </w:t>
      </w:r>
      <w:r w:rsidRPr="00A87F28">
        <w:rPr>
          <w:i/>
          <w:iCs/>
          <w:color w:val="000000" w:themeColor="text1"/>
          <w:sz w:val="16"/>
          <w:szCs w:val="16"/>
          <w:shd w:val="clear" w:color="auto" w:fill="FFFFFF"/>
        </w:rPr>
        <w:t>Shanghai archives of psychiatry</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7</w:t>
      </w:r>
      <w:r w:rsidRPr="00A87F28">
        <w:rPr>
          <w:color w:val="000000" w:themeColor="text1"/>
          <w:sz w:val="16"/>
          <w:szCs w:val="16"/>
          <w:shd w:val="clear" w:color="auto" w:fill="FFFFFF"/>
        </w:rPr>
        <w:t>(2), p.130.</w:t>
      </w:r>
    </w:p>
    <w:p w14:paraId="235ED52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Shmilovici, A., 2009. Support vector machines. In </w:t>
      </w:r>
      <w:r w:rsidRPr="00A87F28">
        <w:rPr>
          <w:i/>
          <w:iCs/>
          <w:color w:val="000000" w:themeColor="text1"/>
          <w:sz w:val="16"/>
          <w:szCs w:val="16"/>
          <w:shd w:val="clear" w:color="auto" w:fill="FFFFFF"/>
        </w:rPr>
        <w:t>Data mining and knowledge discovery handbook</w:t>
      </w:r>
      <w:r w:rsidRPr="00A87F28">
        <w:rPr>
          <w:color w:val="000000" w:themeColor="text1"/>
          <w:sz w:val="16"/>
          <w:szCs w:val="16"/>
          <w:shd w:val="clear" w:color="auto" w:fill="FFFFFF"/>
        </w:rPr>
        <w:t> (pp. 231-247). Springer, Boston, MA.</w:t>
      </w:r>
    </w:p>
    <w:p w14:paraId="08234316"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ountopoulos, V., Kavakli, E. and Sakellariou, R., 2018, October. Towards a cloud-based controller for data-driven service orchestration in smart manufacturing. </w:t>
      </w:r>
      <w:r w:rsidRPr="00A87F28">
        <w:rPr>
          <w:i/>
          <w:iCs/>
          <w:noProof/>
          <w:color w:val="000000" w:themeColor="text1"/>
          <w:sz w:val="16"/>
          <w:szCs w:val="16"/>
        </w:rPr>
        <w:t>In 2018 Sixth International Conference on Enterprise Systems (ES)</w:t>
      </w:r>
      <w:r w:rsidRPr="00A87F28">
        <w:rPr>
          <w:noProof/>
          <w:color w:val="000000" w:themeColor="text1"/>
          <w:sz w:val="16"/>
          <w:szCs w:val="16"/>
        </w:rPr>
        <w:t xml:space="preserve"> (pp. 96-99). IEEE.</w:t>
      </w:r>
    </w:p>
    <w:p w14:paraId="4BD14C47"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urkulainen, V. and Swink, M.L. (2017) ‘Supply chain personnel as knowledge resources for innovation—a contingency view’, </w:t>
      </w:r>
      <w:r w:rsidRPr="00A87F28">
        <w:rPr>
          <w:i/>
          <w:iCs/>
          <w:noProof/>
          <w:color w:val="000000" w:themeColor="text1"/>
          <w:sz w:val="16"/>
          <w:szCs w:val="16"/>
        </w:rPr>
        <w:t>Journal of Supply Chain Management</w:t>
      </w:r>
      <w:r w:rsidRPr="00A87F28">
        <w:rPr>
          <w:noProof/>
          <w:color w:val="000000" w:themeColor="text1"/>
          <w:sz w:val="16"/>
          <w:szCs w:val="16"/>
        </w:rPr>
        <w:t>, 53(3), pp. 41–59.</w:t>
      </w:r>
    </w:p>
    <w:p w14:paraId="37681CD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Werbos, P.J., 1990. Backpropagation through time: what it does and how to do it. </w:t>
      </w:r>
      <w:r w:rsidRPr="00A87F28">
        <w:rPr>
          <w:i/>
          <w:iCs/>
          <w:noProof/>
          <w:color w:val="000000" w:themeColor="text1"/>
          <w:sz w:val="16"/>
          <w:szCs w:val="16"/>
        </w:rPr>
        <w:t>Proceedings of the IEEE</w:t>
      </w:r>
      <w:r w:rsidRPr="00A87F28">
        <w:rPr>
          <w:noProof/>
          <w:color w:val="000000" w:themeColor="text1"/>
          <w:sz w:val="16"/>
          <w:szCs w:val="16"/>
        </w:rPr>
        <w:t>, </w:t>
      </w:r>
      <w:r w:rsidRPr="00A87F28">
        <w:rPr>
          <w:i/>
          <w:iCs/>
          <w:noProof/>
          <w:color w:val="000000" w:themeColor="text1"/>
          <w:sz w:val="16"/>
          <w:szCs w:val="16"/>
        </w:rPr>
        <w:t>78</w:t>
      </w:r>
      <w:r w:rsidRPr="00A87F28">
        <w:rPr>
          <w:noProof/>
          <w:color w:val="000000" w:themeColor="text1"/>
          <w:sz w:val="16"/>
          <w:szCs w:val="16"/>
        </w:rPr>
        <w:t>(10), pp.1550-1560.</w:t>
      </w:r>
    </w:p>
    <w:p w14:paraId="0593C47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ang, T. A. </w:t>
      </w:r>
      <w:r w:rsidRPr="00A87F28">
        <w:rPr>
          <w:i/>
          <w:iCs/>
          <w:noProof/>
          <w:color w:val="000000" w:themeColor="text1"/>
          <w:sz w:val="16"/>
          <w:szCs w:val="16"/>
        </w:rPr>
        <w:t>et al.</w:t>
      </w:r>
      <w:r w:rsidRPr="00A87F28">
        <w:rPr>
          <w:noProof/>
          <w:color w:val="000000" w:themeColor="text1"/>
          <w:sz w:val="16"/>
          <w:szCs w:val="16"/>
        </w:rPr>
        <w:t xml:space="preserve"> (2018) ‘Deep recurrent neural network for intrusion detection in sdn-based networks’, in </w:t>
      </w:r>
      <w:r w:rsidRPr="00A87F28">
        <w:rPr>
          <w:i/>
          <w:iCs/>
          <w:noProof/>
          <w:color w:val="000000" w:themeColor="text1"/>
          <w:sz w:val="16"/>
          <w:szCs w:val="16"/>
        </w:rPr>
        <w:t>2018 4th IEEE Conference on Network Softwarization and Workshops (NetSoft)</w:t>
      </w:r>
      <w:r w:rsidRPr="00A87F28">
        <w:rPr>
          <w:noProof/>
          <w:color w:val="000000" w:themeColor="text1"/>
          <w:sz w:val="16"/>
          <w:szCs w:val="16"/>
        </w:rPr>
        <w:t>, pp. 202–206.</w:t>
      </w:r>
    </w:p>
    <w:p w14:paraId="10E596D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urkulainen, V. and Swink, M. L. (2017) ‘Supply chain personnel as knowledge resources for innovation—a contingency view’, </w:t>
      </w:r>
      <w:r w:rsidRPr="00A87F28">
        <w:rPr>
          <w:i/>
          <w:iCs/>
          <w:noProof/>
          <w:color w:val="000000" w:themeColor="text1"/>
          <w:sz w:val="16"/>
          <w:szCs w:val="16"/>
        </w:rPr>
        <w:t>Journal of Supply Chain Management</w:t>
      </w:r>
      <w:r w:rsidRPr="00A87F28">
        <w:rPr>
          <w:noProof/>
          <w:color w:val="000000" w:themeColor="text1"/>
          <w:sz w:val="16"/>
          <w:szCs w:val="16"/>
        </w:rPr>
        <w:t>, 53(3), pp. 41–59.</w:t>
      </w:r>
    </w:p>
    <w:p w14:paraId="52D7F07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Vapnik, V., Golowich, S. and Smola, A. (1996) ‘Support vector method for function approximation, regression estimation and signal processing’, </w:t>
      </w:r>
      <w:r w:rsidRPr="00A87F28">
        <w:rPr>
          <w:i/>
          <w:iCs/>
          <w:noProof/>
          <w:color w:val="000000" w:themeColor="text1"/>
          <w:sz w:val="16"/>
          <w:szCs w:val="16"/>
        </w:rPr>
        <w:t>Advances in neural information processing systems</w:t>
      </w:r>
      <w:r w:rsidRPr="00A87F28">
        <w:rPr>
          <w:noProof/>
          <w:color w:val="000000" w:themeColor="text1"/>
          <w:sz w:val="16"/>
          <w:szCs w:val="16"/>
        </w:rPr>
        <w:t>, 9.</w:t>
      </w:r>
    </w:p>
    <w:p w14:paraId="41307DDE"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ang, Y. </w:t>
      </w:r>
      <w:r w:rsidRPr="00A87F28">
        <w:rPr>
          <w:i/>
          <w:iCs/>
          <w:noProof/>
          <w:color w:val="000000" w:themeColor="text1"/>
          <w:sz w:val="16"/>
          <w:szCs w:val="16"/>
        </w:rPr>
        <w:t>et al.</w:t>
      </w:r>
      <w:r w:rsidRPr="00A87F28">
        <w:rPr>
          <w:noProof/>
          <w:color w:val="000000" w:themeColor="text1"/>
          <w:sz w:val="16"/>
          <w:szCs w:val="16"/>
        </w:rPr>
        <w:t xml:space="preserve"> (2022) ‘Predrnn: A recurrent neural network for spatiotemporal predictive learning’, </w:t>
      </w:r>
      <w:r w:rsidRPr="00A87F28">
        <w:rPr>
          <w:i/>
          <w:iCs/>
          <w:noProof/>
          <w:color w:val="000000" w:themeColor="text1"/>
          <w:sz w:val="16"/>
          <w:szCs w:val="16"/>
        </w:rPr>
        <w:t>IEEE Transactions on Pattern Analysis and Machine Intelligence</w:t>
      </w:r>
      <w:r w:rsidRPr="00A87F28">
        <w:rPr>
          <w:noProof/>
          <w:color w:val="000000" w:themeColor="text1"/>
          <w:sz w:val="16"/>
          <w:szCs w:val="16"/>
        </w:rPr>
        <w:t>.</w:t>
      </w:r>
    </w:p>
    <w:p w14:paraId="7C5996F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olstenholme, E. and McKelvie, D. (2019) ‘The Challenges Facing Health and Social Care and the Relevance of Dynamic Models’, in </w:t>
      </w:r>
      <w:r w:rsidRPr="00A87F28">
        <w:rPr>
          <w:i/>
          <w:iCs/>
          <w:noProof/>
          <w:color w:val="000000" w:themeColor="text1"/>
          <w:sz w:val="16"/>
          <w:szCs w:val="16"/>
        </w:rPr>
        <w:t>The Dynamics of Care</w:t>
      </w:r>
      <w:r w:rsidRPr="00A87F28">
        <w:rPr>
          <w:noProof/>
          <w:color w:val="000000" w:themeColor="text1"/>
          <w:sz w:val="16"/>
          <w:szCs w:val="16"/>
        </w:rPr>
        <w:t>. Springer, pp. 1–21.</w:t>
      </w:r>
    </w:p>
    <w:p w14:paraId="14029D5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u, Q., Ding, K. and Huang, B. (2020) ‘Approach for fault prognosis using recurrent neural network’, </w:t>
      </w:r>
      <w:r w:rsidRPr="00A87F28">
        <w:rPr>
          <w:i/>
          <w:iCs/>
          <w:noProof/>
          <w:color w:val="000000" w:themeColor="text1"/>
          <w:sz w:val="16"/>
          <w:szCs w:val="16"/>
        </w:rPr>
        <w:t>Journal of Intelligent Manufacturing</w:t>
      </w:r>
      <w:r w:rsidRPr="00A87F28">
        <w:rPr>
          <w:noProof/>
          <w:color w:val="000000" w:themeColor="text1"/>
          <w:sz w:val="16"/>
          <w:szCs w:val="16"/>
        </w:rPr>
        <w:t>, 31(7), pp. 1621–1633.</w:t>
      </w:r>
    </w:p>
    <w:p w14:paraId="4359D67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ürtz, D. </w:t>
      </w:r>
      <w:r w:rsidRPr="00A87F28">
        <w:rPr>
          <w:i/>
          <w:iCs/>
          <w:noProof/>
          <w:color w:val="000000" w:themeColor="text1"/>
          <w:sz w:val="16"/>
          <w:szCs w:val="16"/>
        </w:rPr>
        <w:t>et al.</w:t>
      </w:r>
      <w:r w:rsidRPr="00A87F28">
        <w:rPr>
          <w:noProof/>
          <w:color w:val="000000" w:themeColor="text1"/>
          <w:sz w:val="16"/>
          <w:szCs w:val="16"/>
        </w:rPr>
        <w:t xml:space="preserve"> (1996) ‘Analyse und Vorhersage von Finanzmarktdaten’, in </w:t>
      </w:r>
      <w:r w:rsidRPr="00A87F28">
        <w:rPr>
          <w:i/>
          <w:iCs/>
          <w:noProof/>
          <w:color w:val="000000" w:themeColor="text1"/>
          <w:sz w:val="16"/>
          <w:szCs w:val="16"/>
        </w:rPr>
        <w:t>Finanzmarktanalyse und-prognose mit innovativen quantitativen Verfahren</w:t>
      </w:r>
      <w:r w:rsidRPr="00A87F28">
        <w:rPr>
          <w:noProof/>
          <w:color w:val="000000" w:themeColor="text1"/>
          <w:sz w:val="16"/>
          <w:szCs w:val="16"/>
        </w:rPr>
        <w:t>. Springer, pp. 253–298.</w:t>
      </w:r>
    </w:p>
    <w:p w14:paraId="688542E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Yang, F. </w:t>
      </w:r>
      <w:r w:rsidRPr="00A87F28">
        <w:rPr>
          <w:i/>
          <w:iCs/>
          <w:noProof/>
          <w:color w:val="000000" w:themeColor="text1"/>
          <w:sz w:val="16"/>
          <w:szCs w:val="16"/>
        </w:rPr>
        <w:t>et al.</w:t>
      </w:r>
      <w:r w:rsidRPr="00A87F28">
        <w:rPr>
          <w:noProof/>
          <w:color w:val="000000" w:themeColor="text1"/>
          <w:sz w:val="16"/>
          <w:szCs w:val="16"/>
        </w:rPr>
        <w:t xml:space="preserve"> (2019) ‘State-of-charge estimation of lithium-ion batteries based on gated recurrent neural network’, </w:t>
      </w:r>
      <w:r w:rsidRPr="00A87F28">
        <w:rPr>
          <w:i/>
          <w:iCs/>
          <w:noProof/>
          <w:color w:val="000000" w:themeColor="text1"/>
          <w:sz w:val="16"/>
          <w:szCs w:val="16"/>
        </w:rPr>
        <w:t>Energy</w:t>
      </w:r>
      <w:r w:rsidRPr="00A87F28">
        <w:rPr>
          <w:noProof/>
          <w:color w:val="000000" w:themeColor="text1"/>
          <w:sz w:val="16"/>
          <w:szCs w:val="16"/>
        </w:rPr>
        <w:t>, 175, pp. 66–75.</w:t>
      </w:r>
    </w:p>
    <w:p w14:paraId="5B63C60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erroug, E., Belaidi, S. and Chtita, S. (2021) ‘Artificial neural network-based quantitative structure--activity relationships model and molecular docking </w:t>
      </w:r>
      <w:r w:rsidRPr="00A87F28">
        <w:rPr>
          <w:noProof/>
          <w:color w:val="000000" w:themeColor="text1"/>
          <w:sz w:val="16"/>
          <w:szCs w:val="16"/>
        </w:rPr>
        <w:lastRenderedPageBreak/>
        <w:t xml:space="preserve">for virtual screening of novel potent acetylcholinesterase inhibitors’, </w:t>
      </w:r>
      <w:r w:rsidRPr="00A87F28">
        <w:rPr>
          <w:i/>
          <w:iCs/>
          <w:noProof/>
          <w:color w:val="000000" w:themeColor="text1"/>
          <w:sz w:val="16"/>
          <w:szCs w:val="16"/>
        </w:rPr>
        <w:t>Journal of the Chinese Chemical Society</w:t>
      </w:r>
      <w:r w:rsidRPr="00A87F28">
        <w:rPr>
          <w:noProof/>
          <w:color w:val="000000" w:themeColor="text1"/>
          <w:sz w:val="16"/>
          <w:szCs w:val="16"/>
        </w:rPr>
        <w:t>, 68(8), pp. 1379–1399.</w:t>
      </w:r>
    </w:p>
    <w:p w14:paraId="1DB0999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ang, D., Pee, L. G. and Cui, L. (2021) ‘Artificial intelligence in E-commerce fulfillment: A case study of resource orchestration at Alibaba’s Smart Warehouse’, </w:t>
      </w:r>
      <w:r w:rsidRPr="00A87F28">
        <w:rPr>
          <w:i/>
          <w:iCs/>
          <w:noProof/>
          <w:color w:val="000000" w:themeColor="text1"/>
          <w:sz w:val="16"/>
          <w:szCs w:val="16"/>
        </w:rPr>
        <w:t>International Journal of Information Management</w:t>
      </w:r>
      <w:r w:rsidRPr="00A87F28">
        <w:rPr>
          <w:noProof/>
          <w:color w:val="000000" w:themeColor="text1"/>
          <w:sz w:val="16"/>
          <w:szCs w:val="16"/>
        </w:rPr>
        <w:t>, 57, p. 102304.</w:t>
      </w:r>
    </w:p>
    <w:p w14:paraId="1B000AC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ang, S. </w:t>
      </w:r>
      <w:r w:rsidRPr="00A87F28">
        <w:rPr>
          <w:i/>
          <w:iCs/>
          <w:noProof/>
          <w:color w:val="000000" w:themeColor="text1"/>
          <w:sz w:val="16"/>
          <w:szCs w:val="16"/>
        </w:rPr>
        <w:t>et al.</w:t>
      </w:r>
      <w:r w:rsidRPr="00A87F28">
        <w:rPr>
          <w:noProof/>
          <w:color w:val="000000" w:themeColor="text1"/>
          <w:sz w:val="16"/>
          <w:szCs w:val="16"/>
        </w:rPr>
        <w:t xml:space="preserve"> (2016) ‘ha’, </w:t>
      </w:r>
      <w:r w:rsidRPr="00A87F28">
        <w:rPr>
          <w:i/>
          <w:iCs/>
          <w:noProof/>
          <w:color w:val="000000" w:themeColor="text1"/>
          <w:sz w:val="16"/>
          <w:szCs w:val="16"/>
        </w:rPr>
        <w:t>Expert Systems with Applications</w:t>
      </w:r>
      <w:r w:rsidRPr="00A87F28">
        <w:rPr>
          <w:noProof/>
          <w:color w:val="000000" w:themeColor="text1"/>
          <w:sz w:val="16"/>
          <w:szCs w:val="16"/>
        </w:rPr>
        <w:t>, 65, pp. 87–99.</w:t>
      </w:r>
    </w:p>
    <w:p w14:paraId="1D30B81F" w14:textId="5FE4CD7F" w:rsidR="003D7034"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upan, J. and Gasteiger, J. (1999) </w:t>
      </w:r>
      <w:r w:rsidRPr="00A87F28">
        <w:rPr>
          <w:i/>
          <w:iCs/>
          <w:noProof/>
          <w:color w:val="000000" w:themeColor="text1"/>
          <w:sz w:val="16"/>
          <w:szCs w:val="16"/>
        </w:rPr>
        <w:t>Neural networks in chemistry and drug design</w:t>
      </w:r>
      <w:r w:rsidRPr="00A87F28">
        <w:rPr>
          <w:noProof/>
          <w:color w:val="000000" w:themeColor="text1"/>
          <w:sz w:val="16"/>
          <w:szCs w:val="16"/>
        </w:rPr>
        <w:t>. John Wiley \&amp; Sons, Inc.</w:t>
      </w:r>
    </w:p>
    <w:p w14:paraId="2A1D287F" w14:textId="10C61BE0" w:rsidR="00432834" w:rsidRPr="00A87F28" w:rsidRDefault="003D7034" w:rsidP="001412CF">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ou, Z.H., 2009, June. When semi-supervised learning meets ensemble learning. </w:t>
      </w:r>
      <w:r w:rsidRPr="00A87F28">
        <w:rPr>
          <w:i/>
          <w:iCs/>
          <w:noProof/>
          <w:color w:val="000000" w:themeColor="text1"/>
          <w:sz w:val="16"/>
          <w:szCs w:val="16"/>
        </w:rPr>
        <w:t>In International Workshop on Multiple Classifier Systems</w:t>
      </w:r>
      <w:r w:rsidRPr="00A87F28">
        <w:rPr>
          <w:noProof/>
          <w:color w:val="000000" w:themeColor="text1"/>
          <w:sz w:val="16"/>
          <w:szCs w:val="16"/>
        </w:rPr>
        <w:t xml:space="preserve"> (pp. 529-538). Springer, Berlin, Heidelberg</w:t>
      </w:r>
    </w:p>
    <w:p w14:paraId="4932DC20" w14:textId="1B28137B" w:rsidR="001412CF" w:rsidRPr="00A87F28" w:rsidRDefault="00432834" w:rsidP="001412CF">
      <w:pPr>
        <w:pStyle w:val="NormalWeb"/>
        <w:spacing w:before="0" w:beforeAutospacing="0" w:after="0" w:afterAutospacing="0"/>
        <w:jc w:val="both"/>
        <w:rPr>
          <w:color w:val="000000" w:themeColor="text1"/>
          <w:sz w:val="16"/>
          <w:szCs w:val="16"/>
        </w:rPr>
      </w:pPr>
      <w:r w:rsidRPr="00A87F28">
        <w:rPr>
          <w:color w:val="000000" w:themeColor="text1"/>
          <w:sz w:val="16"/>
          <w:szCs w:val="16"/>
        </w:rPr>
        <w:t>Pham, X.V., Maag, A., Senthilananthan, S. and Bhuiyan, M. (2020). </w:t>
      </w:r>
      <w:r w:rsidRPr="00A87F28">
        <w:rPr>
          <w:i/>
          <w:iCs/>
          <w:color w:val="000000" w:themeColor="text1"/>
          <w:sz w:val="16"/>
          <w:szCs w:val="16"/>
        </w:rPr>
        <w:t>Predictive analysis of the supply chain management using Machine learning approaches: Review and Taxonomy</w:t>
      </w:r>
      <w:r w:rsidRPr="00A87F28">
        <w:rPr>
          <w:color w:val="000000" w:themeColor="text1"/>
          <w:sz w:val="16"/>
          <w:szCs w:val="16"/>
        </w:rPr>
        <w:t>. [online] IEEE Xplore. doi:10.1109/CITISIA50690.2020.9371842.</w:t>
      </w:r>
    </w:p>
    <w:p w14:paraId="372FA19D" w14:textId="6B801B84" w:rsidR="001412CF" w:rsidRPr="00A87F28" w:rsidRDefault="006210B9" w:rsidP="001412CF">
      <w:pPr>
        <w:pStyle w:val="NormalWeb"/>
        <w:spacing w:before="0" w:beforeAutospacing="0" w:after="0" w:afterAutospacing="0"/>
        <w:jc w:val="both"/>
        <w:rPr>
          <w:color w:val="000000" w:themeColor="text1"/>
          <w:sz w:val="16"/>
          <w:szCs w:val="16"/>
        </w:rPr>
      </w:pPr>
      <w:r w:rsidRPr="00A87F28">
        <w:rPr>
          <w:color w:val="000000" w:themeColor="text1"/>
          <w:sz w:val="16"/>
          <w:szCs w:val="16"/>
        </w:rPr>
        <w:t>Constante, F., Silva, F. and Pereira, A. (2019). DataCo SMART SUPPLY CHAIN FOR BIG DATA ANALYSIS. </w:t>
      </w:r>
      <w:r w:rsidRPr="00A87F28">
        <w:rPr>
          <w:i/>
          <w:iCs/>
          <w:color w:val="000000" w:themeColor="text1"/>
          <w:sz w:val="16"/>
          <w:szCs w:val="16"/>
        </w:rPr>
        <w:t>data.mendeley.com</w:t>
      </w:r>
      <w:r w:rsidRPr="00A87F28">
        <w:rPr>
          <w:color w:val="000000" w:themeColor="text1"/>
          <w:sz w:val="16"/>
          <w:szCs w:val="16"/>
        </w:rPr>
        <w:t>, [online] 5. doi:10.17632/8gx2fvg2k6.5.</w:t>
      </w:r>
    </w:p>
    <w:p w14:paraId="449EFACB" w14:textId="3957C5E6" w:rsidR="00CA0234" w:rsidRPr="00A87F28" w:rsidRDefault="00CA0234" w:rsidP="001412CF">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Comparison of ML models with RNN</w:t>
      </w:r>
      <w:r w:rsidRPr="00A87F28">
        <w:rPr>
          <w:color w:val="000000"/>
          <w:sz w:val="16"/>
          <w:szCs w:val="16"/>
        </w:rPr>
        <w:t>. [online] Available at: https://www.kaggle.com/code/jaswanthhbadvelu/comparison-of-ml-models-with-rnn [Accessed 21 Aug. 2022].</w:t>
      </w:r>
    </w:p>
    <w:p w14:paraId="5A77502A" w14:textId="2B6B7031" w:rsidR="001412CF" w:rsidRPr="00A87F28" w:rsidRDefault="00CA0234" w:rsidP="001412CF">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Supply Chain Data Analysis-99% Accuracy</w:t>
      </w:r>
      <w:r w:rsidRPr="00A87F28">
        <w:rPr>
          <w:color w:val="000000"/>
          <w:sz w:val="16"/>
          <w:szCs w:val="16"/>
        </w:rPr>
        <w:t>. [online] Available at: https://www.kaggle.com/code/nilufarhosseini/supply-chain-data-analysis-99-accuracy#Customer-Segment [Accessed 21 Aug. 2022].</w:t>
      </w:r>
    </w:p>
    <w:p w14:paraId="025EFABF" w14:textId="77777777" w:rsidR="00A87F28" w:rsidRDefault="00CA0234" w:rsidP="00A87F28">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E-Commerce Multi- Output Models {Project_CSE07}</w:t>
      </w:r>
      <w:r w:rsidRPr="00A87F28">
        <w:rPr>
          <w:color w:val="000000"/>
          <w:sz w:val="16"/>
          <w:szCs w:val="16"/>
        </w:rPr>
        <w:t>. [online] Available at: https://www.kaggle.com/code/sukanthen/e-commerce-multi-output-models-project-cse07/notebook [Accessed 21 Aug. 2022].</w:t>
      </w:r>
    </w:p>
    <w:p w14:paraId="1824C5B2" w14:textId="72109CDF" w:rsidR="00CA0234" w:rsidRPr="00A87F28" w:rsidRDefault="001D75F2" w:rsidP="00A87F28">
      <w:pPr>
        <w:pStyle w:val="NormalWeb"/>
        <w:spacing w:before="0" w:beforeAutospacing="0" w:after="0" w:afterAutospacing="0"/>
        <w:jc w:val="both"/>
        <w:rPr>
          <w:color w:val="000000"/>
          <w:sz w:val="16"/>
          <w:szCs w:val="16"/>
        </w:rPr>
      </w:pPr>
      <w:r w:rsidRPr="00DB0589">
        <w:rPr>
          <w:color w:val="000000" w:themeColor="text1"/>
          <w:sz w:val="16"/>
          <w:szCs w:val="16"/>
        </w:rPr>
        <w:t>P. Jiang R. Li N. Liu and Y. Gao "A novel composite electricity demand forecasting framework by data processing and optimized support vector machine" Applied Energy vol. 260 pp. 306-321 2020 [online] Available: https://doi.org/10.1016/j.apenergy.2019.114243.</w:t>
      </w:r>
    </w:p>
    <w:p w14:paraId="75B3D809"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0DC4F5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6E23EB2F"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22081F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067CA16F" w14:textId="77777777" w:rsidR="00CA0234" w:rsidRPr="006210B9" w:rsidRDefault="00CA0234" w:rsidP="006210B9">
      <w:pPr>
        <w:pStyle w:val="NormalWeb"/>
        <w:spacing w:before="0" w:beforeAutospacing="0" w:after="0" w:afterAutospacing="0" w:line="360" w:lineRule="atLeast"/>
        <w:rPr>
          <w:color w:val="000000" w:themeColor="text1"/>
          <w:sz w:val="20"/>
          <w:szCs w:val="20"/>
        </w:rPr>
      </w:pPr>
    </w:p>
    <w:p w14:paraId="60CE4043" w14:textId="77777777" w:rsidR="006210B9" w:rsidRDefault="006210B9" w:rsidP="006210B9">
      <w:pPr>
        <w:pStyle w:val="NormalWeb"/>
        <w:rPr>
          <w:rFonts w:ascii="Calibri" w:hAnsi="Calibri" w:cs="Calibri"/>
          <w:color w:val="000000"/>
          <w:sz w:val="27"/>
          <w:szCs w:val="27"/>
        </w:rPr>
      </w:pPr>
      <w:r>
        <w:rPr>
          <w:rFonts w:ascii="Calibri" w:hAnsi="Calibri" w:cs="Calibri"/>
          <w:color w:val="000000"/>
          <w:sz w:val="27"/>
          <w:szCs w:val="27"/>
        </w:rPr>
        <w:t>‌</w:t>
      </w:r>
    </w:p>
    <w:p w14:paraId="5FEAEAE2" w14:textId="77777777" w:rsidR="006210B9" w:rsidRPr="00C21C91" w:rsidRDefault="006210B9" w:rsidP="00432834">
      <w:pPr>
        <w:pStyle w:val="NormalWeb"/>
        <w:spacing w:before="0" w:beforeAutospacing="0" w:after="0" w:afterAutospacing="0" w:line="360" w:lineRule="atLeast"/>
        <w:rPr>
          <w:color w:val="000000" w:themeColor="text1"/>
          <w:sz w:val="20"/>
          <w:szCs w:val="20"/>
        </w:rPr>
      </w:pPr>
    </w:p>
    <w:p w14:paraId="7F486A1D" w14:textId="77777777" w:rsidR="00432834" w:rsidRPr="00C21C91" w:rsidRDefault="00432834" w:rsidP="00432834">
      <w:pPr>
        <w:pStyle w:val="NormalWeb"/>
        <w:rPr>
          <w:color w:val="000000" w:themeColor="text1"/>
          <w:sz w:val="20"/>
          <w:szCs w:val="20"/>
        </w:rPr>
      </w:pPr>
      <w:r w:rsidRPr="00C21C91">
        <w:rPr>
          <w:color w:val="000000" w:themeColor="text1"/>
          <w:sz w:val="20"/>
          <w:szCs w:val="20"/>
        </w:rPr>
        <w:t>‌</w:t>
      </w:r>
    </w:p>
    <w:p w14:paraId="20CD2B2B" w14:textId="77777777" w:rsidR="00432834" w:rsidRPr="00C21C91" w:rsidRDefault="00432834" w:rsidP="003D7034">
      <w:pPr>
        <w:widowControl w:val="0"/>
        <w:autoSpaceDE w:val="0"/>
        <w:autoSpaceDN w:val="0"/>
        <w:adjustRightInd w:val="0"/>
        <w:spacing w:after="40"/>
        <w:jc w:val="both"/>
        <w:rPr>
          <w:noProof/>
          <w:color w:val="000000" w:themeColor="text1"/>
        </w:rPr>
      </w:pPr>
    </w:p>
    <w:p w14:paraId="1FFF9C8F" w14:textId="2C25DCC9" w:rsidR="00FD1479" w:rsidRPr="00C21C91" w:rsidRDefault="00FD1479" w:rsidP="003D7034">
      <w:pPr>
        <w:widowControl w:val="0"/>
        <w:autoSpaceDE w:val="0"/>
        <w:autoSpaceDN w:val="0"/>
        <w:adjustRightInd w:val="0"/>
        <w:spacing w:after="40"/>
        <w:jc w:val="both"/>
        <w:rPr>
          <w:noProof/>
          <w:color w:val="000000" w:themeColor="text1"/>
        </w:rPr>
      </w:pPr>
    </w:p>
    <w:p w14:paraId="4393E5C2" w14:textId="1BE21C0B" w:rsidR="00FD1479" w:rsidRPr="00C21C91" w:rsidRDefault="00FD1479" w:rsidP="003D7034">
      <w:pPr>
        <w:widowControl w:val="0"/>
        <w:autoSpaceDE w:val="0"/>
        <w:autoSpaceDN w:val="0"/>
        <w:adjustRightInd w:val="0"/>
        <w:spacing w:after="40"/>
        <w:jc w:val="both"/>
        <w:rPr>
          <w:noProof/>
          <w:color w:val="000000" w:themeColor="text1"/>
        </w:rPr>
      </w:pPr>
    </w:p>
    <w:p w14:paraId="4C5AA04C" w14:textId="4BC45654" w:rsidR="00FD1479" w:rsidRPr="00C21C91" w:rsidRDefault="00FD1479" w:rsidP="003D7034">
      <w:pPr>
        <w:widowControl w:val="0"/>
        <w:autoSpaceDE w:val="0"/>
        <w:autoSpaceDN w:val="0"/>
        <w:adjustRightInd w:val="0"/>
        <w:spacing w:after="40"/>
        <w:jc w:val="both"/>
        <w:rPr>
          <w:noProof/>
          <w:color w:val="000000" w:themeColor="text1"/>
        </w:rPr>
      </w:pPr>
    </w:p>
    <w:p w14:paraId="4630C2BC" w14:textId="57AB878D" w:rsidR="00FD1479" w:rsidRPr="00C21C91" w:rsidRDefault="00FD1479" w:rsidP="003D7034">
      <w:pPr>
        <w:widowControl w:val="0"/>
        <w:autoSpaceDE w:val="0"/>
        <w:autoSpaceDN w:val="0"/>
        <w:adjustRightInd w:val="0"/>
        <w:spacing w:after="40"/>
        <w:jc w:val="both"/>
        <w:rPr>
          <w:noProof/>
          <w:color w:val="000000" w:themeColor="text1"/>
        </w:rPr>
      </w:pPr>
    </w:p>
    <w:p w14:paraId="6A7C2395" w14:textId="376DF288" w:rsidR="00FD1479" w:rsidRPr="00C21C91" w:rsidRDefault="00FD1479" w:rsidP="003D7034">
      <w:pPr>
        <w:widowControl w:val="0"/>
        <w:autoSpaceDE w:val="0"/>
        <w:autoSpaceDN w:val="0"/>
        <w:adjustRightInd w:val="0"/>
        <w:spacing w:after="40"/>
        <w:jc w:val="both"/>
        <w:rPr>
          <w:noProof/>
          <w:color w:val="000000" w:themeColor="text1"/>
        </w:rPr>
      </w:pPr>
    </w:p>
    <w:p w14:paraId="0FFE185C" w14:textId="21F949CE" w:rsidR="00FD1479" w:rsidRPr="00C21C91" w:rsidRDefault="00FD1479" w:rsidP="003D7034">
      <w:pPr>
        <w:widowControl w:val="0"/>
        <w:autoSpaceDE w:val="0"/>
        <w:autoSpaceDN w:val="0"/>
        <w:adjustRightInd w:val="0"/>
        <w:spacing w:after="40"/>
        <w:jc w:val="both"/>
        <w:rPr>
          <w:noProof/>
          <w:color w:val="000000" w:themeColor="text1"/>
        </w:rPr>
      </w:pPr>
    </w:p>
    <w:p w14:paraId="73912924" w14:textId="22E44AF5" w:rsidR="00FD1479" w:rsidRPr="00C21C91" w:rsidRDefault="00FD1479" w:rsidP="003D7034">
      <w:pPr>
        <w:widowControl w:val="0"/>
        <w:autoSpaceDE w:val="0"/>
        <w:autoSpaceDN w:val="0"/>
        <w:adjustRightInd w:val="0"/>
        <w:spacing w:after="40"/>
        <w:jc w:val="both"/>
        <w:rPr>
          <w:noProof/>
          <w:color w:val="000000" w:themeColor="text1"/>
        </w:rPr>
      </w:pPr>
    </w:p>
    <w:p w14:paraId="2B1C5CAA" w14:textId="7A1BC06B" w:rsidR="00FD1479" w:rsidRPr="00C21C91" w:rsidRDefault="00FD1479" w:rsidP="003D7034">
      <w:pPr>
        <w:widowControl w:val="0"/>
        <w:autoSpaceDE w:val="0"/>
        <w:autoSpaceDN w:val="0"/>
        <w:adjustRightInd w:val="0"/>
        <w:spacing w:after="40"/>
        <w:jc w:val="both"/>
        <w:rPr>
          <w:noProof/>
          <w:color w:val="000000" w:themeColor="text1"/>
        </w:rPr>
      </w:pPr>
    </w:p>
    <w:p w14:paraId="15B1C0D6" w14:textId="5F3F7DE0" w:rsidR="00FD1479" w:rsidRPr="00C21C91" w:rsidRDefault="00FD1479" w:rsidP="003D7034">
      <w:pPr>
        <w:widowControl w:val="0"/>
        <w:autoSpaceDE w:val="0"/>
        <w:autoSpaceDN w:val="0"/>
        <w:adjustRightInd w:val="0"/>
        <w:spacing w:after="40"/>
        <w:jc w:val="both"/>
        <w:rPr>
          <w:noProof/>
          <w:color w:val="000000" w:themeColor="text1"/>
        </w:rPr>
      </w:pPr>
    </w:p>
    <w:p w14:paraId="21CCD3B1" w14:textId="49E1F48F" w:rsidR="00FD1479" w:rsidRPr="00C21C91" w:rsidRDefault="00FD1479" w:rsidP="003D7034">
      <w:pPr>
        <w:widowControl w:val="0"/>
        <w:autoSpaceDE w:val="0"/>
        <w:autoSpaceDN w:val="0"/>
        <w:adjustRightInd w:val="0"/>
        <w:spacing w:after="40"/>
        <w:jc w:val="both"/>
        <w:rPr>
          <w:noProof/>
          <w:color w:val="000000" w:themeColor="text1"/>
        </w:rPr>
      </w:pPr>
    </w:p>
    <w:p w14:paraId="7C6FE1D2" w14:textId="6B372741" w:rsidR="00FD1479" w:rsidRPr="00C21C91" w:rsidRDefault="00FD1479" w:rsidP="003D7034">
      <w:pPr>
        <w:widowControl w:val="0"/>
        <w:autoSpaceDE w:val="0"/>
        <w:autoSpaceDN w:val="0"/>
        <w:adjustRightInd w:val="0"/>
        <w:spacing w:after="40"/>
        <w:jc w:val="both"/>
        <w:rPr>
          <w:noProof/>
          <w:color w:val="000000" w:themeColor="text1"/>
        </w:rPr>
      </w:pPr>
    </w:p>
    <w:p w14:paraId="3DE9CD18" w14:textId="4D6DDB86" w:rsidR="00FD1479" w:rsidRPr="00C21C91" w:rsidRDefault="00FD1479" w:rsidP="003D7034">
      <w:pPr>
        <w:widowControl w:val="0"/>
        <w:autoSpaceDE w:val="0"/>
        <w:autoSpaceDN w:val="0"/>
        <w:adjustRightInd w:val="0"/>
        <w:spacing w:after="40"/>
        <w:jc w:val="both"/>
        <w:rPr>
          <w:noProof/>
          <w:color w:val="000000" w:themeColor="text1"/>
        </w:rPr>
      </w:pPr>
    </w:p>
    <w:p w14:paraId="0A8B7A4D" w14:textId="23DF8E8D" w:rsidR="00FD1479" w:rsidRPr="00C21C91" w:rsidRDefault="00FD1479" w:rsidP="003D7034">
      <w:pPr>
        <w:widowControl w:val="0"/>
        <w:autoSpaceDE w:val="0"/>
        <w:autoSpaceDN w:val="0"/>
        <w:adjustRightInd w:val="0"/>
        <w:spacing w:after="40"/>
        <w:jc w:val="both"/>
        <w:rPr>
          <w:noProof/>
          <w:color w:val="000000" w:themeColor="text1"/>
        </w:rPr>
      </w:pPr>
    </w:p>
    <w:p w14:paraId="526C8200" w14:textId="27C41E7B" w:rsidR="00FD1479" w:rsidRPr="00C21C91" w:rsidRDefault="00FD1479" w:rsidP="003D7034">
      <w:pPr>
        <w:widowControl w:val="0"/>
        <w:autoSpaceDE w:val="0"/>
        <w:autoSpaceDN w:val="0"/>
        <w:adjustRightInd w:val="0"/>
        <w:spacing w:after="40"/>
        <w:jc w:val="both"/>
        <w:rPr>
          <w:noProof/>
          <w:color w:val="000000" w:themeColor="text1"/>
        </w:rPr>
      </w:pPr>
    </w:p>
    <w:p w14:paraId="29D21E6A" w14:textId="7CE59827" w:rsidR="00FD1479" w:rsidRPr="00C21C91" w:rsidRDefault="00FD1479" w:rsidP="003D7034">
      <w:pPr>
        <w:widowControl w:val="0"/>
        <w:autoSpaceDE w:val="0"/>
        <w:autoSpaceDN w:val="0"/>
        <w:adjustRightInd w:val="0"/>
        <w:spacing w:after="40"/>
        <w:jc w:val="both"/>
        <w:rPr>
          <w:noProof/>
          <w:color w:val="000000" w:themeColor="text1"/>
        </w:rPr>
      </w:pPr>
    </w:p>
    <w:p w14:paraId="0F0B1398" w14:textId="36FB78C6" w:rsidR="00FD1479" w:rsidRPr="00C21C91" w:rsidRDefault="00FD1479" w:rsidP="003D7034">
      <w:pPr>
        <w:widowControl w:val="0"/>
        <w:autoSpaceDE w:val="0"/>
        <w:autoSpaceDN w:val="0"/>
        <w:adjustRightInd w:val="0"/>
        <w:spacing w:after="40"/>
        <w:jc w:val="both"/>
        <w:rPr>
          <w:noProof/>
          <w:color w:val="000000" w:themeColor="text1"/>
        </w:rPr>
      </w:pPr>
    </w:p>
    <w:p w14:paraId="68551380" w14:textId="22DA11F5" w:rsidR="00FD1479" w:rsidRPr="00C21C91" w:rsidRDefault="00FD1479" w:rsidP="003D7034">
      <w:pPr>
        <w:widowControl w:val="0"/>
        <w:autoSpaceDE w:val="0"/>
        <w:autoSpaceDN w:val="0"/>
        <w:adjustRightInd w:val="0"/>
        <w:spacing w:after="40"/>
        <w:jc w:val="both"/>
        <w:rPr>
          <w:noProof/>
          <w:color w:val="000000" w:themeColor="text1"/>
        </w:rPr>
      </w:pPr>
    </w:p>
    <w:p w14:paraId="22EFB288" w14:textId="60A0CCAB" w:rsidR="00FD1479" w:rsidRPr="00C21C91" w:rsidRDefault="00FD1479" w:rsidP="003D7034">
      <w:pPr>
        <w:widowControl w:val="0"/>
        <w:autoSpaceDE w:val="0"/>
        <w:autoSpaceDN w:val="0"/>
        <w:adjustRightInd w:val="0"/>
        <w:spacing w:after="40"/>
        <w:jc w:val="both"/>
        <w:rPr>
          <w:noProof/>
          <w:color w:val="000000" w:themeColor="text1"/>
        </w:rPr>
      </w:pPr>
    </w:p>
    <w:p w14:paraId="13D89DFB" w14:textId="78316233" w:rsidR="00FD1479" w:rsidRPr="00C21C91" w:rsidRDefault="00FD1479" w:rsidP="003D7034">
      <w:pPr>
        <w:widowControl w:val="0"/>
        <w:autoSpaceDE w:val="0"/>
        <w:autoSpaceDN w:val="0"/>
        <w:adjustRightInd w:val="0"/>
        <w:spacing w:after="40"/>
        <w:jc w:val="both"/>
        <w:rPr>
          <w:noProof/>
          <w:color w:val="000000" w:themeColor="text1"/>
        </w:rPr>
      </w:pPr>
    </w:p>
    <w:p w14:paraId="19912B53" w14:textId="7137DF19" w:rsidR="00FD1479" w:rsidRPr="00C21C91" w:rsidRDefault="00FD1479" w:rsidP="003D7034">
      <w:pPr>
        <w:widowControl w:val="0"/>
        <w:autoSpaceDE w:val="0"/>
        <w:autoSpaceDN w:val="0"/>
        <w:adjustRightInd w:val="0"/>
        <w:spacing w:after="40"/>
        <w:jc w:val="both"/>
        <w:rPr>
          <w:noProof/>
          <w:color w:val="000000" w:themeColor="text1"/>
        </w:rPr>
      </w:pPr>
    </w:p>
    <w:p w14:paraId="0776BB05" w14:textId="70F168E2" w:rsidR="00FD1479" w:rsidRPr="00C21C91" w:rsidRDefault="00FD1479" w:rsidP="003D7034">
      <w:pPr>
        <w:widowControl w:val="0"/>
        <w:autoSpaceDE w:val="0"/>
        <w:autoSpaceDN w:val="0"/>
        <w:adjustRightInd w:val="0"/>
        <w:spacing w:after="40"/>
        <w:jc w:val="both"/>
        <w:rPr>
          <w:noProof/>
          <w:color w:val="000000" w:themeColor="text1"/>
        </w:rPr>
      </w:pPr>
    </w:p>
    <w:p w14:paraId="78519D89" w14:textId="6E157F49" w:rsidR="00FD1479" w:rsidRPr="00C21C91" w:rsidRDefault="00FD1479" w:rsidP="003D7034">
      <w:pPr>
        <w:widowControl w:val="0"/>
        <w:autoSpaceDE w:val="0"/>
        <w:autoSpaceDN w:val="0"/>
        <w:adjustRightInd w:val="0"/>
        <w:spacing w:after="40"/>
        <w:jc w:val="both"/>
        <w:rPr>
          <w:noProof/>
          <w:color w:val="000000" w:themeColor="text1"/>
        </w:rPr>
      </w:pPr>
    </w:p>
    <w:p w14:paraId="49C110B9" w14:textId="0EAB7721" w:rsidR="00FD1479" w:rsidRPr="00C21C91" w:rsidRDefault="00FD1479" w:rsidP="003D7034">
      <w:pPr>
        <w:widowControl w:val="0"/>
        <w:autoSpaceDE w:val="0"/>
        <w:autoSpaceDN w:val="0"/>
        <w:adjustRightInd w:val="0"/>
        <w:spacing w:after="40"/>
        <w:jc w:val="both"/>
        <w:rPr>
          <w:noProof/>
          <w:color w:val="000000" w:themeColor="text1"/>
        </w:rPr>
      </w:pPr>
    </w:p>
    <w:p w14:paraId="6305F25F" w14:textId="763007FE" w:rsidR="00FD1479" w:rsidRPr="00C21C91" w:rsidRDefault="00FD1479" w:rsidP="003D7034">
      <w:pPr>
        <w:widowControl w:val="0"/>
        <w:autoSpaceDE w:val="0"/>
        <w:autoSpaceDN w:val="0"/>
        <w:adjustRightInd w:val="0"/>
        <w:spacing w:after="40"/>
        <w:jc w:val="both"/>
        <w:rPr>
          <w:noProof/>
          <w:color w:val="000000" w:themeColor="text1"/>
        </w:rPr>
      </w:pPr>
    </w:p>
    <w:p w14:paraId="2BAF812D" w14:textId="06FB7664" w:rsidR="00FD1479" w:rsidRPr="00C21C91" w:rsidRDefault="00FD1479" w:rsidP="003D7034">
      <w:pPr>
        <w:widowControl w:val="0"/>
        <w:autoSpaceDE w:val="0"/>
        <w:autoSpaceDN w:val="0"/>
        <w:adjustRightInd w:val="0"/>
        <w:spacing w:after="40"/>
        <w:jc w:val="both"/>
        <w:rPr>
          <w:noProof/>
          <w:color w:val="000000" w:themeColor="text1"/>
        </w:rPr>
      </w:pPr>
    </w:p>
    <w:p w14:paraId="77F98209" w14:textId="39FE9DD0" w:rsidR="00FD1479" w:rsidRPr="00C21C91" w:rsidRDefault="00FD1479" w:rsidP="003D7034">
      <w:pPr>
        <w:widowControl w:val="0"/>
        <w:autoSpaceDE w:val="0"/>
        <w:autoSpaceDN w:val="0"/>
        <w:adjustRightInd w:val="0"/>
        <w:spacing w:after="40"/>
        <w:jc w:val="both"/>
        <w:rPr>
          <w:noProof/>
          <w:color w:val="000000" w:themeColor="text1"/>
        </w:rPr>
      </w:pPr>
    </w:p>
    <w:p w14:paraId="77F908DB" w14:textId="27D5A0A9" w:rsidR="00FD1479" w:rsidRPr="00C21C91" w:rsidRDefault="00FD1479" w:rsidP="003D7034">
      <w:pPr>
        <w:widowControl w:val="0"/>
        <w:autoSpaceDE w:val="0"/>
        <w:autoSpaceDN w:val="0"/>
        <w:adjustRightInd w:val="0"/>
        <w:spacing w:after="40"/>
        <w:jc w:val="both"/>
        <w:rPr>
          <w:noProof/>
          <w:color w:val="000000" w:themeColor="text1"/>
        </w:rPr>
      </w:pPr>
    </w:p>
    <w:p w14:paraId="49814AD6" w14:textId="0020CC9D" w:rsidR="00FD1479" w:rsidRPr="00C21C91" w:rsidRDefault="00FD1479" w:rsidP="003D7034">
      <w:pPr>
        <w:widowControl w:val="0"/>
        <w:autoSpaceDE w:val="0"/>
        <w:autoSpaceDN w:val="0"/>
        <w:adjustRightInd w:val="0"/>
        <w:spacing w:after="40"/>
        <w:jc w:val="both"/>
        <w:rPr>
          <w:noProof/>
          <w:color w:val="000000" w:themeColor="text1"/>
        </w:rPr>
      </w:pPr>
    </w:p>
    <w:p w14:paraId="0556407C" w14:textId="58F49749" w:rsidR="00FD1479" w:rsidRPr="00C21C91" w:rsidRDefault="00FD1479" w:rsidP="003D7034">
      <w:pPr>
        <w:widowControl w:val="0"/>
        <w:autoSpaceDE w:val="0"/>
        <w:autoSpaceDN w:val="0"/>
        <w:adjustRightInd w:val="0"/>
        <w:spacing w:after="40"/>
        <w:jc w:val="both"/>
        <w:rPr>
          <w:noProof/>
          <w:color w:val="000000" w:themeColor="text1"/>
        </w:rPr>
      </w:pPr>
    </w:p>
    <w:p w14:paraId="3A5CA33F" w14:textId="0EEF85C6" w:rsidR="00FD1479" w:rsidRPr="00C21C91" w:rsidRDefault="00FD1479" w:rsidP="003D7034">
      <w:pPr>
        <w:widowControl w:val="0"/>
        <w:autoSpaceDE w:val="0"/>
        <w:autoSpaceDN w:val="0"/>
        <w:adjustRightInd w:val="0"/>
        <w:spacing w:after="40"/>
        <w:jc w:val="both"/>
        <w:rPr>
          <w:noProof/>
          <w:color w:val="000000" w:themeColor="text1"/>
        </w:rPr>
      </w:pPr>
    </w:p>
    <w:p w14:paraId="15EBC743" w14:textId="11481003" w:rsidR="00FD1479" w:rsidRPr="00C21C91" w:rsidRDefault="00FD1479" w:rsidP="003D7034">
      <w:pPr>
        <w:widowControl w:val="0"/>
        <w:autoSpaceDE w:val="0"/>
        <w:autoSpaceDN w:val="0"/>
        <w:adjustRightInd w:val="0"/>
        <w:spacing w:after="40"/>
        <w:jc w:val="both"/>
        <w:rPr>
          <w:noProof/>
          <w:color w:val="000000" w:themeColor="text1"/>
        </w:rPr>
      </w:pPr>
    </w:p>
    <w:p w14:paraId="149AFF2F" w14:textId="193C7B7A" w:rsidR="00FD1479" w:rsidRPr="00C21C91" w:rsidRDefault="00FD1479" w:rsidP="003D7034">
      <w:pPr>
        <w:widowControl w:val="0"/>
        <w:autoSpaceDE w:val="0"/>
        <w:autoSpaceDN w:val="0"/>
        <w:adjustRightInd w:val="0"/>
        <w:spacing w:after="40"/>
        <w:jc w:val="both"/>
        <w:rPr>
          <w:noProof/>
          <w:color w:val="000000" w:themeColor="text1"/>
        </w:rPr>
      </w:pPr>
    </w:p>
    <w:p w14:paraId="4059C326" w14:textId="4EA05BC0" w:rsidR="00FD1479" w:rsidRPr="00C21C91" w:rsidRDefault="00FD1479" w:rsidP="003D7034">
      <w:pPr>
        <w:widowControl w:val="0"/>
        <w:autoSpaceDE w:val="0"/>
        <w:autoSpaceDN w:val="0"/>
        <w:adjustRightInd w:val="0"/>
        <w:spacing w:after="40"/>
        <w:jc w:val="both"/>
        <w:rPr>
          <w:noProof/>
          <w:color w:val="000000" w:themeColor="text1"/>
        </w:rPr>
      </w:pPr>
    </w:p>
    <w:p w14:paraId="78ECB182" w14:textId="2B62C37C" w:rsidR="00FD1479" w:rsidRPr="00C21C91" w:rsidRDefault="00FD1479" w:rsidP="003D7034">
      <w:pPr>
        <w:widowControl w:val="0"/>
        <w:autoSpaceDE w:val="0"/>
        <w:autoSpaceDN w:val="0"/>
        <w:adjustRightInd w:val="0"/>
        <w:spacing w:after="40"/>
        <w:jc w:val="both"/>
        <w:rPr>
          <w:noProof/>
          <w:color w:val="000000" w:themeColor="text1"/>
        </w:rPr>
      </w:pPr>
    </w:p>
    <w:p w14:paraId="06F23E3F" w14:textId="164AB455" w:rsidR="00FD1479" w:rsidRPr="00C21C91" w:rsidRDefault="00FD1479" w:rsidP="003D7034">
      <w:pPr>
        <w:widowControl w:val="0"/>
        <w:autoSpaceDE w:val="0"/>
        <w:autoSpaceDN w:val="0"/>
        <w:adjustRightInd w:val="0"/>
        <w:spacing w:after="40"/>
        <w:jc w:val="both"/>
        <w:rPr>
          <w:noProof/>
          <w:color w:val="000000" w:themeColor="text1"/>
        </w:rPr>
      </w:pPr>
    </w:p>
    <w:p w14:paraId="4AF4D242" w14:textId="2D32FC5A" w:rsidR="00FD1479" w:rsidRPr="00C21C91" w:rsidRDefault="00FD1479" w:rsidP="003D7034">
      <w:pPr>
        <w:widowControl w:val="0"/>
        <w:autoSpaceDE w:val="0"/>
        <w:autoSpaceDN w:val="0"/>
        <w:adjustRightInd w:val="0"/>
        <w:spacing w:after="40"/>
        <w:jc w:val="both"/>
        <w:rPr>
          <w:noProof/>
          <w:color w:val="000000" w:themeColor="text1"/>
        </w:rPr>
      </w:pPr>
    </w:p>
    <w:p w14:paraId="1807E263" w14:textId="0184B3B4" w:rsidR="00FD1479" w:rsidRPr="00C21C91" w:rsidRDefault="00FD1479" w:rsidP="003D7034">
      <w:pPr>
        <w:widowControl w:val="0"/>
        <w:autoSpaceDE w:val="0"/>
        <w:autoSpaceDN w:val="0"/>
        <w:adjustRightInd w:val="0"/>
        <w:spacing w:after="40"/>
        <w:jc w:val="both"/>
        <w:rPr>
          <w:noProof/>
          <w:color w:val="000000" w:themeColor="text1"/>
        </w:rPr>
      </w:pPr>
    </w:p>
    <w:p w14:paraId="5AEEBBA8" w14:textId="13A20FE0" w:rsidR="00FD1479" w:rsidRPr="00C21C91" w:rsidRDefault="00FD1479" w:rsidP="003D7034">
      <w:pPr>
        <w:widowControl w:val="0"/>
        <w:autoSpaceDE w:val="0"/>
        <w:autoSpaceDN w:val="0"/>
        <w:adjustRightInd w:val="0"/>
        <w:spacing w:after="40"/>
        <w:jc w:val="both"/>
        <w:rPr>
          <w:noProof/>
          <w:color w:val="000000" w:themeColor="text1"/>
        </w:rPr>
      </w:pPr>
    </w:p>
    <w:p w14:paraId="4B47BC45" w14:textId="1A0E903D" w:rsidR="00FD1479" w:rsidRPr="00C21C91" w:rsidRDefault="00FD1479" w:rsidP="003D7034">
      <w:pPr>
        <w:widowControl w:val="0"/>
        <w:autoSpaceDE w:val="0"/>
        <w:autoSpaceDN w:val="0"/>
        <w:adjustRightInd w:val="0"/>
        <w:spacing w:after="40"/>
        <w:jc w:val="both"/>
        <w:rPr>
          <w:noProof/>
          <w:color w:val="000000" w:themeColor="text1"/>
        </w:rPr>
      </w:pPr>
    </w:p>
    <w:p w14:paraId="3BC04096" w14:textId="597A9ED2" w:rsidR="00FD1479" w:rsidRPr="00C21C91" w:rsidRDefault="00FD1479" w:rsidP="003D7034">
      <w:pPr>
        <w:widowControl w:val="0"/>
        <w:autoSpaceDE w:val="0"/>
        <w:autoSpaceDN w:val="0"/>
        <w:adjustRightInd w:val="0"/>
        <w:spacing w:after="40"/>
        <w:jc w:val="both"/>
        <w:rPr>
          <w:noProof/>
          <w:color w:val="000000" w:themeColor="text1"/>
        </w:rPr>
      </w:pPr>
    </w:p>
    <w:p w14:paraId="502BC072" w14:textId="77777777" w:rsidR="00FD1479" w:rsidRPr="00C21C91" w:rsidRDefault="00FD1479" w:rsidP="003D7034">
      <w:pPr>
        <w:widowControl w:val="0"/>
        <w:autoSpaceDE w:val="0"/>
        <w:autoSpaceDN w:val="0"/>
        <w:adjustRightInd w:val="0"/>
        <w:spacing w:after="40"/>
        <w:jc w:val="both"/>
        <w:rPr>
          <w:noProof/>
          <w:color w:val="000000" w:themeColor="text1"/>
        </w:rPr>
      </w:pPr>
    </w:p>
    <w:p w14:paraId="31369675" w14:textId="77777777" w:rsidR="00836367" w:rsidRPr="00C21C91" w:rsidRDefault="002440B0" w:rsidP="003D7034">
      <w:pPr>
        <w:pStyle w:val="references"/>
        <w:numPr>
          <w:ilvl w:val="0"/>
          <w:numId w:val="0"/>
        </w:numPr>
        <w:spacing w:line="240" w:lineRule="auto"/>
        <w:ind w:left="360" w:hanging="360"/>
        <w:rPr>
          <w:rFonts w:eastAsia="SimSun"/>
          <w:b/>
          <w:noProof w:val="0"/>
          <w:color w:val="000000" w:themeColor="text1"/>
          <w:spacing w:val="-1"/>
          <w:sz w:val="20"/>
          <w:szCs w:val="20"/>
          <w:lang w:val="x-none" w:eastAsia="x-none"/>
        </w:rPr>
        <w:sectPr w:rsidR="00836367" w:rsidRPr="00C21C91" w:rsidSect="00683992">
          <w:type w:val="continuous"/>
          <w:pgSz w:w="11906" w:h="16838" w:code="9"/>
          <w:pgMar w:top="1080" w:right="907" w:bottom="1440" w:left="907" w:header="720" w:footer="720" w:gutter="0"/>
          <w:cols w:num="2" w:space="360"/>
          <w:docGrid w:linePitch="360"/>
        </w:sectPr>
      </w:pPr>
      <w:r w:rsidRPr="00C21C91">
        <w:rPr>
          <w:rFonts w:eastAsia="SimSun"/>
          <w:b/>
          <w:noProof w:val="0"/>
          <w:color w:val="000000" w:themeColor="text1"/>
          <w:spacing w:val="-1"/>
          <w:sz w:val="20"/>
          <w:szCs w:val="20"/>
          <w:lang w:val="x-none" w:eastAsia="x-none"/>
        </w:rPr>
        <w:fldChar w:fldCharType="end"/>
      </w:r>
    </w:p>
    <w:p w14:paraId="1636E717" w14:textId="70195A5A" w:rsidR="009303D9" w:rsidRPr="00C21C91" w:rsidRDefault="009303D9" w:rsidP="005B520E">
      <w:pPr>
        <w:rPr>
          <w:color w:val="000000" w:themeColor="text1"/>
        </w:rPr>
      </w:pPr>
    </w:p>
    <w:sectPr w:rsidR="009303D9" w:rsidRPr="00C21C91"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90B11" w14:textId="77777777" w:rsidR="00641581" w:rsidRDefault="00641581" w:rsidP="001A3B3D">
      <w:r>
        <w:separator/>
      </w:r>
    </w:p>
  </w:endnote>
  <w:endnote w:type="continuationSeparator" w:id="0">
    <w:p w14:paraId="1438013A" w14:textId="77777777" w:rsidR="00641581" w:rsidRDefault="0064158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6200FB53" w:rsidR="00C0430E" w:rsidRPr="00C0430E" w:rsidRDefault="00C0430E" w:rsidP="008D25E1">
    <w:pPr>
      <w:pStyle w:val="Footer"/>
      <w:ind w:right="360"/>
      <w:jc w:val="left"/>
      <w:rPr>
        <w:sz w:val="16"/>
        <w:szCs w:val="16"/>
      </w:rPr>
    </w:pPr>
    <w:r>
      <w:rPr>
        <w:sz w:val="16"/>
        <w:szCs w:val="16"/>
      </w:rPr>
      <w:t>Supply Chain Orchestration</w:t>
    </w:r>
    <w:r w:rsidR="00972D70">
      <w:rPr>
        <w:sz w:val="16"/>
        <w:szCs w:val="16"/>
      </w:rPr>
      <w:t xml:space="preserve"> Tool </w:t>
    </w:r>
    <w:r w:rsidRPr="006F6D3D">
      <w:rPr>
        <w:sz w:val="16"/>
        <w:szCs w:val="16"/>
      </w:rPr>
      <w:t>©</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25628" w14:textId="77777777" w:rsidR="00641581" w:rsidRDefault="00641581" w:rsidP="001A3B3D">
      <w:r>
        <w:separator/>
      </w:r>
    </w:p>
  </w:footnote>
  <w:footnote w:type="continuationSeparator" w:id="0">
    <w:p w14:paraId="05C4DA5B" w14:textId="77777777" w:rsidR="00641581" w:rsidRDefault="00641581"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 w:numId="26" w16cid:durableId="7150967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01AA"/>
    <w:rsid w:val="00015833"/>
    <w:rsid w:val="00023914"/>
    <w:rsid w:val="000314B5"/>
    <w:rsid w:val="00034EDF"/>
    <w:rsid w:val="00044BA7"/>
    <w:rsid w:val="000465DB"/>
    <w:rsid w:val="0004781E"/>
    <w:rsid w:val="00050189"/>
    <w:rsid w:val="00061A58"/>
    <w:rsid w:val="00067964"/>
    <w:rsid w:val="00074F41"/>
    <w:rsid w:val="0008533C"/>
    <w:rsid w:val="0008758A"/>
    <w:rsid w:val="00094844"/>
    <w:rsid w:val="000A779D"/>
    <w:rsid w:val="000B40E3"/>
    <w:rsid w:val="000B472C"/>
    <w:rsid w:val="000C1E68"/>
    <w:rsid w:val="000C4595"/>
    <w:rsid w:val="000E6050"/>
    <w:rsid w:val="00107271"/>
    <w:rsid w:val="00113098"/>
    <w:rsid w:val="00115190"/>
    <w:rsid w:val="00117095"/>
    <w:rsid w:val="00120FE5"/>
    <w:rsid w:val="001231AC"/>
    <w:rsid w:val="00135566"/>
    <w:rsid w:val="001412CF"/>
    <w:rsid w:val="00144082"/>
    <w:rsid w:val="00162CDF"/>
    <w:rsid w:val="00173C82"/>
    <w:rsid w:val="001747B4"/>
    <w:rsid w:val="00184B25"/>
    <w:rsid w:val="001A2EFD"/>
    <w:rsid w:val="001A3B3D"/>
    <w:rsid w:val="001A4AC7"/>
    <w:rsid w:val="001B67DC"/>
    <w:rsid w:val="001D5D35"/>
    <w:rsid w:val="001D6196"/>
    <w:rsid w:val="001D6E9E"/>
    <w:rsid w:val="001D75F2"/>
    <w:rsid w:val="001D7CEF"/>
    <w:rsid w:val="001E6235"/>
    <w:rsid w:val="001E79E9"/>
    <w:rsid w:val="001F1E4C"/>
    <w:rsid w:val="00201A4A"/>
    <w:rsid w:val="002113D2"/>
    <w:rsid w:val="002125DC"/>
    <w:rsid w:val="00223B15"/>
    <w:rsid w:val="00224CFA"/>
    <w:rsid w:val="002254A9"/>
    <w:rsid w:val="00233D97"/>
    <w:rsid w:val="002347A2"/>
    <w:rsid w:val="00240AA2"/>
    <w:rsid w:val="002440B0"/>
    <w:rsid w:val="00245FA8"/>
    <w:rsid w:val="00253F1D"/>
    <w:rsid w:val="00276AA8"/>
    <w:rsid w:val="00277A91"/>
    <w:rsid w:val="00282BE8"/>
    <w:rsid w:val="002850E3"/>
    <w:rsid w:val="002864FB"/>
    <w:rsid w:val="002B2AC9"/>
    <w:rsid w:val="002F1B67"/>
    <w:rsid w:val="002F4A1E"/>
    <w:rsid w:val="003066BF"/>
    <w:rsid w:val="00311F4F"/>
    <w:rsid w:val="003308A8"/>
    <w:rsid w:val="00332CAD"/>
    <w:rsid w:val="003331A4"/>
    <w:rsid w:val="0034413C"/>
    <w:rsid w:val="003477A4"/>
    <w:rsid w:val="003524FD"/>
    <w:rsid w:val="0035437B"/>
    <w:rsid w:val="00354FCF"/>
    <w:rsid w:val="0036453C"/>
    <w:rsid w:val="00370BBE"/>
    <w:rsid w:val="00370FF8"/>
    <w:rsid w:val="00371BCC"/>
    <w:rsid w:val="003860B6"/>
    <w:rsid w:val="00386B7F"/>
    <w:rsid w:val="003A19E2"/>
    <w:rsid w:val="003A1D6E"/>
    <w:rsid w:val="003B1245"/>
    <w:rsid w:val="003B2B40"/>
    <w:rsid w:val="003B3BBA"/>
    <w:rsid w:val="003B4E04"/>
    <w:rsid w:val="003C0591"/>
    <w:rsid w:val="003C2099"/>
    <w:rsid w:val="003C41FA"/>
    <w:rsid w:val="003D7034"/>
    <w:rsid w:val="003F0D3A"/>
    <w:rsid w:val="003F20AF"/>
    <w:rsid w:val="003F5A08"/>
    <w:rsid w:val="00400110"/>
    <w:rsid w:val="00401596"/>
    <w:rsid w:val="004058DB"/>
    <w:rsid w:val="00420716"/>
    <w:rsid w:val="00426E3C"/>
    <w:rsid w:val="004325FB"/>
    <w:rsid w:val="00432834"/>
    <w:rsid w:val="004432BA"/>
    <w:rsid w:val="0044407E"/>
    <w:rsid w:val="00447BB9"/>
    <w:rsid w:val="00447CB5"/>
    <w:rsid w:val="0045402F"/>
    <w:rsid w:val="0046031D"/>
    <w:rsid w:val="00460391"/>
    <w:rsid w:val="004650BE"/>
    <w:rsid w:val="00467357"/>
    <w:rsid w:val="00473AC9"/>
    <w:rsid w:val="00496A76"/>
    <w:rsid w:val="004A17F9"/>
    <w:rsid w:val="004A24D6"/>
    <w:rsid w:val="004A7497"/>
    <w:rsid w:val="004B03F6"/>
    <w:rsid w:val="004B33E9"/>
    <w:rsid w:val="004C27C7"/>
    <w:rsid w:val="004D663F"/>
    <w:rsid w:val="004D72B5"/>
    <w:rsid w:val="004F142B"/>
    <w:rsid w:val="004F7DAC"/>
    <w:rsid w:val="0050025E"/>
    <w:rsid w:val="0051148B"/>
    <w:rsid w:val="00517072"/>
    <w:rsid w:val="005271B4"/>
    <w:rsid w:val="00535977"/>
    <w:rsid w:val="005506AF"/>
    <w:rsid w:val="00551B7F"/>
    <w:rsid w:val="0056610F"/>
    <w:rsid w:val="00575BCA"/>
    <w:rsid w:val="00592D56"/>
    <w:rsid w:val="005B0344"/>
    <w:rsid w:val="005B520E"/>
    <w:rsid w:val="005C5B87"/>
    <w:rsid w:val="005D5C8B"/>
    <w:rsid w:val="005E19B3"/>
    <w:rsid w:val="005E2800"/>
    <w:rsid w:val="005E5E66"/>
    <w:rsid w:val="005F43C7"/>
    <w:rsid w:val="00605825"/>
    <w:rsid w:val="00606E26"/>
    <w:rsid w:val="00620664"/>
    <w:rsid w:val="006210B9"/>
    <w:rsid w:val="0062722E"/>
    <w:rsid w:val="0063455A"/>
    <w:rsid w:val="00641581"/>
    <w:rsid w:val="00644399"/>
    <w:rsid w:val="00645D22"/>
    <w:rsid w:val="00651A08"/>
    <w:rsid w:val="00654204"/>
    <w:rsid w:val="0065591D"/>
    <w:rsid w:val="006664FD"/>
    <w:rsid w:val="00670434"/>
    <w:rsid w:val="00680411"/>
    <w:rsid w:val="00683992"/>
    <w:rsid w:val="00684009"/>
    <w:rsid w:val="006950BC"/>
    <w:rsid w:val="006B6B66"/>
    <w:rsid w:val="006B7E0F"/>
    <w:rsid w:val="006C2D56"/>
    <w:rsid w:val="006E7EEC"/>
    <w:rsid w:val="006F6D3D"/>
    <w:rsid w:val="006F7D32"/>
    <w:rsid w:val="007044B8"/>
    <w:rsid w:val="00705D64"/>
    <w:rsid w:val="00715BEA"/>
    <w:rsid w:val="00715C07"/>
    <w:rsid w:val="00721479"/>
    <w:rsid w:val="0072562D"/>
    <w:rsid w:val="00736513"/>
    <w:rsid w:val="00740EEA"/>
    <w:rsid w:val="00757E19"/>
    <w:rsid w:val="00764852"/>
    <w:rsid w:val="0077205E"/>
    <w:rsid w:val="007777C4"/>
    <w:rsid w:val="00794804"/>
    <w:rsid w:val="0079675D"/>
    <w:rsid w:val="007B33F1"/>
    <w:rsid w:val="007B6DDA"/>
    <w:rsid w:val="007C0308"/>
    <w:rsid w:val="007C2FF2"/>
    <w:rsid w:val="007D3FD2"/>
    <w:rsid w:val="007D6232"/>
    <w:rsid w:val="007F1250"/>
    <w:rsid w:val="007F1F99"/>
    <w:rsid w:val="007F768F"/>
    <w:rsid w:val="00801D49"/>
    <w:rsid w:val="00802691"/>
    <w:rsid w:val="008046C0"/>
    <w:rsid w:val="00805507"/>
    <w:rsid w:val="0080791D"/>
    <w:rsid w:val="008202E5"/>
    <w:rsid w:val="00823EB2"/>
    <w:rsid w:val="00834035"/>
    <w:rsid w:val="00834817"/>
    <w:rsid w:val="00836367"/>
    <w:rsid w:val="0085196C"/>
    <w:rsid w:val="008662B2"/>
    <w:rsid w:val="00873603"/>
    <w:rsid w:val="00891E7C"/>
    <w:rsid w:val="008A2C7D"/>
    <w:rsid w:val="008B3C6E"/>
    <w:rsid w:val="008B4143"/>
    <w:rsid w:val="008B6524"/>
    <w:rsid w:val="008C4B23"/>
    <w:rsid w:val="008C5DBB"/>
    <w:rsid w:val="008C79BE"/>
    <w:rsid w:val="008D25E1"/>
    <w:rsid w:val="008E59F7"/>
    <w:rsid w:val="008F1FF7"/>
    <w:rsid w:val="008F6E2C"/>
    <w:rsid w:val="00911E1D"/>
    <w:rsid w:val="00912B91"/>
    <w:rsid w:val="009303D9"/>
    <w:rsid w:val="009324D4"/>
    <w:rsid w:val="00933C64"/>
    <w:rsid w:val="00942F46"/>
    <w:rsid w:val="00945B1E"/>
    <w:rsid w:val="0094764C"/>
    <w:rsid w:val="009501E2"/>
    <w:rsid w:val="0095599B"/>
    <w:rsid w:val="00955B6B"/>
    <w:rsid w:val="009639DE"/>
    <w:rsid w:val="00964168"/>
    <w:rsid w:val="00972203"/>
    <w:rsid w:val="00972D70"/>
    <w:rsid w:val="00990C65"/>
    <w:rsid w:val="009A7705"/>
    <w:rsid w:val="009C68EE"/>
    <w:rsid w:val="009C6FDE"/>
    <w:rsid w:val="009E43E0"/>
    <w:rsid w:val="009E4FFC"/>
    <w:rsid w:val="009F0A52"/>
    <w:rsid w:val="009F1D79"/>
    <w:rsid w:val="00A04272"/>
    <w:rsid w:val="00A059B3"/>
    <w:rsid w:val="00A158FF"/>
    <w:rsid w:val="00A339AE"/>
    <w:rsid w:val="00A57F60"/>
    <w:rsid w:val="00A62657"/>
    <w:rsid w:val="00A66829"/>
    <w:rsid w:val="00A82DB2"/>
    <w:rsid w:val="00A87F28"/>
    <w:rsid w:val="00A91F5F"/>
    <w:rsid w:val="00AA01FB"/>
    <w:rsid w:val="00AB2FBB"/>
    <w:rsid w:val="00AC1768"/>
    <w:rsid w:val="00AC199F"/>
    <w:rsid w:val="00AC398C"/>
    <w:rsid w:val="00AD16B4"/>
    <w:rsid w:val="00AE236C"/>
    <w:rsid w:val="00AE31E2"/>
    <w:rsid w:val="00AE3409"/>
    <w:rsid w:val="00AE76CA"/>
    <w:rsid w:val="00AF2971"/>
    <w:rsid w:val="00AF6A3D"/>
    <w:rsid w:val="00B11A60"/>
    <w:rsid w:val="00B22613"/>
    <w:rsid w:val="00B24D52"/>
    <w:rsid w:val="00B44A76"/>
    <w:rsid w:val="00B52A63"/>
    <w:rsid w:val="00B60A0E"/>
    <w:rsid w:val="00B73993"/>
    <w:rsid w:val="00B75247"/>
    <w:rsid w:val="00B768D1"/>
    <w:rsid w:val="00B80B04"/>
    <w:rsid w:val="00B83D13"/>
    <w:rsid w:val="00B90752"/>
    <w:rsid w:val="00BA1025"/>
    <w:rsid w:val="00BA5D47"/>
    <w:rsid w:val="00BB4F2F"/>
    <w:rsid w:val="00BC0232"/>
    <w:rsid w:val="00BC0D80"/>
    <w:rsid w:val="00BC3420"/>
    <w:rsid w:val="00BC6D93"/>
    <w:rsid w:val="00BC7492"/>
    <w:rsid w:val="00BD1F86"/>
    <w:rsid w:val="00BD670B"/>
    <w:rsid w:val="00BD6C10"/>
    <w:rsid w:val="00BE7D3C"/>
    <w:rsid w:val="00BF331D"/>
    <w:rsid w:val="00BF5662"/>
    <w:rsid w:val="00BF5FF6"/>
    <w:rsid w:val="00C0207F"/>
    <w:rsid w:val="00C0430E"/>
    <w:rsid w:val="00C16117"/>
    <w:rsid w:val="00C214FD"/>
    <w:rsid w:val="00C21C91"/>
    <w:rsid w:val="00C24384"/>
    <w:rsid w:val="00C26690"/>
    <w:rsid w:val="00C3075A"/>
    <w:rsid w:val="00C44A9C"/>
    <w:rsid w:val="00C54675"/>
    <w:rsid w:val="00C715E0"/>
    <w:rsid w:val="00C87608"/>
    <w:rsid w:val="00C919A4"/>
    <w:rsid w:val="00C92E12"/>
    <w:rsid w:val="00CA0234"/>
    <w:rsid w:val="00CA3238"/>
    <w:rsid w:val="00CA4392"/>
    <w:rsid w:val="00CB18B3"/>
    <w:rsid w:val="00CB53F6"/>
    <w:rsid w:val="00CC32AD"/>
    <w:rsid w:val="00CC32C4"/>
    <w:rsid w:val="00CC393F"/>
    <w:rsid w:val="00CD1141"/>
    <w:rsid w:val="00CE5C12"/>
    <w:rsid w:val="00D11A73"/>
    <w:rsid w:val="00D2176E"/>
    <w:rsid w:val="00D32FA6"/>
    <w:rsid w:val="00D55332"/>
    <w:rsid w:val="00D61BB5"/>
    <w:rsid w:val="00D632BE"/>
    <w:rsid w:val="00D72D06"/>
    <w:rsid w:val="00D7522C"/>
    <w:rsid w:val="00D7536F"/>
    <w:rsid w:val="00D75D11"/>
    <w:rsid w:val="00D76668"/>
    <w:rsid w:val="00D8788C"/>
    <w:rsid w:val="00D90999"/>
    <w:rsid w:val="00DA7BD3"/>
    <w:rsid w:val="00DB423D"/>
    <w:rsid w:val="00DB660F"/>
    <w:rsid w:val="00DC35F4"/>
    <w:rsid w:val="00DD2561"/>
    <w:rsid w:val="00DF5886"/>
    <w:rsid w:val="00E07383"/>
    <w:rsid w:val="00E12B44"/>
    <w:rsid w:val="00E13832"/>
    <w:rsid w:val="00E165BC"/>
    <w:rsid w:val="00E41FA4"/>
    <w:rsid w:val="00E50D6F"/>
    <w:rsid w:val="00E519DE"/>
    <w:rsid w:val="00E56ECB"/>
    <w:rsid w:val="00E61E12"/>
    <w:rsid w:val="00E7596C"/>
    <w:rsid w:val="00E82878"/>
    <w:rsid w:val="00E8678A"/>
    <w:rsid w:val="00E878F2"/>
    <w:rsid w:val="00E97A0D"/>
    <w:rsid w:val="00EA0987"/>
    <w:rsid w:val="00EB6935"/>
    <w:rsid w:val="00EB72CF"/>
    <w:rsid w:val="00ED0149"/>
    <w:rsid w:val="00ED0573"/>
    <w:rsid w:val="00ED2300"/>
    <w:rsid w:val="00EF2988"/>
    <w:rsid w:val="00EF7DE3"/>
    <w:rsid w:val="00F02F56"/>
    <w:rsid w:val="00F03103"/>
    <w:rsid w:val="00F0503D"/>
    <w:rsid w:val="00F23E70"/>
    <w:rsid w:val="00F271DE"/>
    <w:rsid w:val="00F33940"/>
    <w:rsid w:val="00F35795"/>
    <w:rsid w:val="00F40538"/>
    <w:rsid w:val="00F436C4"/>
    <w:rsid w:val="00F627DA"/>
    <w:rsid w:val="00F7288F"/>
    <w:rsid w:val="00F83E19"/>
    <w:rsid w:val="00F847A6"/>
    <w:rsid w:val="00F87472"/>
    <w:rsid w:val="00F9441B"/>
    <w:rsid w:val="00F97EB7"/>
    <w:rsid w:val="00FA2E0A"/>
    <w:rsid w:val="00FA4C32"/>
    <w:rsid w:val="00FB3B7C"/>
    <w:rsid w:val="00FB51F9"/>
    <w:rsid w:val="00FC122A"/>
    <w:rsid w:val="00FD1479"/>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eastAsia="en-GB"/>
    </w:rPr>
  </w:style>
  <w:style w:type="character" w:styleId="Emphasis">
    <w:name w:val="Emphasis"/>
    <w:basedOn w:val="DefaultParagraphFont"/>
    <w:uiPriority w:val="20"/>
    <w:qFormat/>
    <w:rsid w:val="004C27C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tiff"/><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12</Pages>
  <Words>18615</Words>
  <Characters>106109</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4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55</cp:revision>
  <dcterms:created xsi:type="dcterms:W3CDTF">2022-08-20T14:03:00Z</dcterms:created>
  <dcterms:modified xsi:type="dcterms:W3CDTF">2022-08-2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